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457A52" w14:textId="3B021E0E" w:rsidR="00680456" w:rsidRPr="00C03A1C" w:rsidRDefault="001E13AD">
      <w:pPr>
        <w:rPr>
          <w:rFonts w:ascii="Arial" w:hAnsi="Arial" w:cs="Arial"/>
          <w:b/>
          <w:sz w:val="28"/>
          <w:lang w:val="en-GB"/>
        </w:rPr>
      </w:pPr>
      <w:r w:rsidRPr="00C03A1C">
        <w:rPr>
          <w:rFonts w:ascii="Arial" w:hAnsi="Arial" w:cs="Arial"/>
          <w:b/>
          <w:sz w:val="28"/>
          <w:lang w:val="en-GB"/>
        </w:rPr>
        <w:t xml:space="preserve">Supplementary </w:t>
      </w:r>
      <w:r w:rsidR="009C58F8">
        <w:rPr>
          <w:rFonts w:ascii="Arial" w:hAnsi="Arial" w:cs="Arial"/>
          <w:b/>
          <w:sz w:val="28"/>
          <w:lang w:val="en-GB"/>
        </w:rPr>
        <w:t>m</w:t>
      </w:r>
      <w:r w:rsidRPr="00C03A1C">
        <w:rPr>
          <w:rFonts w:ascii="Arial" w:hAnsi="Arial" w:cs="Arial"/>
          <w:b/>
          <w:sz w:val="28"/>
          <w:lang w:val="en-GB"/>
        </w:rPr>
        <w:t>aterial</w:t>
      </w:r>
    </w:p>
    <w:p w14:paraId="185AB9B4" w14:textId="70D6519E" w:rsidR="001E13AD" w:rsidRPr="00F7268C" w:rsidRDefault="001E13AD">
      <w:pPr>
        <w:rPr>
          <w:rFonts w:ascii="Arial" w:hAnsi="Arial" w:cs="Arial"/>
          <w:lang w:val="en-GB"/>
        </w:rPr>
      </w:pPr>
    </w:p>
    <w:p w14:paraId="690618BA" w14:textId="4868E299" w:rsidR="004F1D92" w:rsidRPr="00C03A1C" w:rsidRDefault="004F1D92">
      <w:pPr>
        <w:rPr>
          <w:rFonts w:ascii="Arial" w:hAnsi="Arial" w:cs="Arial"/>
          <w:b/>
          <w:lang w:val="en-GB"/>
        </w:rPr>
      </w:pPr>
      <w:r w:rsidRPr="00C03A1C">
        <w:rPr>
          <w:rFonts w:ascii="Arial" w:hAnsi="Arial" w:cs="Arial"/>
          <w:b/>
          <w:lang w:val="en-GB"/>
        </w:rPr>
        <w:t>Search terms</w:t>
      </w:r>
    </w:p>
    <w:p w14:paraId="7AC9EFA7" w14:textId="42E2893C" w:rsidR="004F1D92" w:rsidRPr="00F7268C" w:rsidRDefault="004F1D92">
      <w:pPr>
        <w:rPr>
          <w:rFonts w:ascii="Arial" w:hAnsi="Arial" w:cs="Arial"/>
          <w:lang w:val="en-GB"/>
        </w:rPr>
      </w:pPr>
    </w:p>
    <w:p w14:paraId="4D621D9E" w14:textId="77777777" w:rsidR="004F1D92" w:rsidRPr="00FB6BC6" w:rsidRDefault="004F1D92" w:rsidP="004F1D92">
      <w:pPr>
        <w:spacing w:line="360" w:lineRule="auto"/>
        <w:jc w:val="both"/>
        <w:rPr>
          <w:rFonts w:ascii="Arial" w:hAnsi="Arial" w:cs="Arial"/>
          <w:i/>
          <w:sz w:val="21"/>
          <w:szCs w:val="22"/>
          <w:lang w:val="en-GB"/>
        </w:rPr>
      </w:pPr>
      <w:r w:rsidRPr="00FB6BC6">
        <w:rPr>
          <w:rFonts w:ascii="Arial" w:hAnsi="Arial" w:cs="Arial"/>
          <w:i/>
          <w:sz w:val="21"/>
          <w:szCs w:val="22"/>
          <w:lang w:val="en-GB"/>
        </w:rPr>
        <w:t>EMBASE search terms</w:t>
      </w:r>
    </w:p>
    <w:p w14:paraId="48170D2A" w14:textId="77777777" w:rsidR="004F1D92" w:rsidRPr="00C01D84" w:rsidRDefault="004F1D92" w:rsidP="004F1D92">
      <w:pPr>
        <w:spacing w:line="360" w:lineRule="auto"/>
        <w:jc w:val="both"/>
        <w:rPr>
          <w:rFonts w:ascii="Arial" w:hAnsi="Arial" w:cs="Arial"/>
          <w:sz w:val="21"/>
          <w:szCs w:val="22"/>
          <w:lang w:val="en-GB"/>
        </w:rPr>
      </w:pPr>
      <w:r w:rsidRPr="00C01D84">
        <w:rPr>
          <w:rFonts w:ascii="Arial" w:hAnsi="Arial" w:cs="Arial"/>
          <w:sz w:val="21"/>
          <w:szCs w:val="22"/>
          <w:lang w:val="en-GB"/>
        </w:rPr>
        <w:t>(Autism/ OR (Autis* OR Asperger* OR Developmental Disorder* OR Kanner* OR Childhood Disintegrative Disorder*).ti,ab,kw) AND (Fear/ OR Anxiety Disorder/ OR Adjustment Disorder/ OR Alexithymia/ OR Suicidal Behavior/ OR Emotional Disorder/ OR Depression/ OR Affective Neurosis/ OR Anxiety Neurosis/ OR Hypochondriasis/ OR Masked Depression/ OR Sadness/ OR Mental Stress/ OR Emotional Deprivation/ OR Anhedonia/ OR (Agoraphobi* OR Anxiet* OR Fear* OR Panic* OR Social phobi* OR Phobi* OR Acrophobi* OR Anxious* OR Claustrophobi* OR Metaworr* OR Overanxious* OR Hypochondri* OR Adjustment disorder* OR Reactive disorder* OR Reactive depress* OR Transient Situational Disturbance* OR Depress* OR Major depress* OR Involutional Depress* OR Involutional Paraphreni* OR Involutional Melancholi* OR Treatment-resistant depress* OR Treatment resistant depress* OR Therapy-resistant depress* OR Therapy resistant depress* OR Refractory depress* OR Dysthymi* OR Mood* OR Sad OR Sadness OR Seasonal affect* OR Affective disorder* OR Affective symptom* OR Alexithymi* OR Dysphor* OR Emotional disturbance* OR Social Anhedoni* OR Anhedoni* OR Physical Anhedoni* OR Suicid*).ti,ab,kw) AND (Psychotherapy/ OR Web-Based Intervention/ OR Telepsychiatry/ OR Teletherapy/ OR Mental Health Service/ OR Meditation/ OR Early Intervention/ OR Psychoeducation/ OR Social Competence/ OR (Psychotherap* OR Secondary prevention* OR Treat* OR Therap* OR Training* OR Support* OR Intervention* OR Coach* OR CBT OR Cognit* OR Activ* OR Exposur* OR Accept* OR Behav* OR Meditat* OR Mindful* OR MBCT OR MBT OR Mental* OR Eye movement desensitization reprocessing* OR EMDR OR Schema* OR SFT OR Interperson* OR IPT OR Psychodynami* OR  Parent* OR Famil* OR Problem solv* OR Group psychotherap* OR Psychosocial* OR Emotion-focused therap* OR Narrative therap* OR Person* OR Client* OR Nondirective therap* OR Guid* OR Imagery psychotherap* OR Psychoanaly* OR Balint* OR Brief psychotherap* OR Rational* OR Reality therap* OR Child guidance* OR Aware* OR Meta*).ti,ab,kw)</w:t>
      </w:r>
    </w:p>
    <w:p w14:paraId="3760EB23" w14:textId="77777777" w:rsidR="004F1D92" w:rsidRPr="00FB6BC6" w:rsidRDefault="004F1D92" w:rsidP="004F1D92">
      <w:pPr>
        <w:spacing w:line="360" w:lineRule="auto"/>
        <w:jc w:val="both"/>
        <w:rPr>
          <w:rFonts w:ascii="Arial" w:hAnsi="Arial" w:cs="Arial"/>
          <w:i/>
          <w:sz w:val="21"/>
          <w:szCs w:val="22"/>
          <w:lang w:val="en-GB"/>
        </w:rPr>
      </w:pPr>
    </w:p>
    <w:p w14:paraId="1C296041" w14:textId="77777777" w:rsidR="004F1D92" w:rsidRPr="00FB6BC6" w:rsidRDefault="004F1D92" w:rsidP="004F1D92">
      <w:pPr>
        <w:spacing w:line="360" w:lineRule="auto"/>
        <w:jc w:val="both"/>
        <w:rPr>
          <w:rFonts w:ascii="Arial" w:hAnsi="Arial" w:cs="Arial"/>
          <w:i/>
          <w:sz w:val="21"/>
          <w:szCs w:val="22"/>
          <w:lang w:val="en-GB"/>
        </w:rPr>
      </w:pPr>
      <w:r w:rsidRPr="00FB6BC6">
        <w:rPr>
          <w:rFonts w:ascii="Arial" w:hAnsi="Arial" w:cs="Arial"/>
          <w:i/>
          <w:sz w:val="21"/>
          <w:szCs w:val="22"/>
          <w:lang w:val="en-GB"/>
        </w:rPr>
        <w:t>PsycINFO search terms</w:t>
      </w:r>
    </w:p>
    <w:p w14:paraId="7A5E5C7A" w14:textId="77777777" w:rsidR="004F1D92" w:rsidRPr="00C01D84" w:rsidRDefault="004F1D92" w:rsidP="004F1D92">
      <w:pPr>
        <w:spacing w:line="360" w:lineRule="auto"/>
        <w:jc w:val="both"/>
        <w:rPr>
          <w:rFonts w:ascii="Arial" w:hAnsi="Arial" w:cs="Arial"/>
          <w:sz w:val="21"/>
          <w:szCs w:val="22"/>
          <w:lang w:val="en-GB"/>
        </w:rPr>
      </w:pPr>
      <w:r w:rsidRPr="00C01D84">
        <w:rPr>
          <w:rFonts w:ascii="Arial" w:hAnsi="Arial" w:cs="Arial"/>
          <w:sz w:val="21"/>
          <w:szCs w:val="22"/>
          <w:lang w:val="en-GB"/>
        </w:rPr>
        <w:t xml:space="preserve">(exp Autism Spectrum Disorders/ OR (Autis* OR Asperger* OR Developmental Disorder* OR Kanner* OR Childhood Disintegrative Disorder*).ti,ab.) AND (exp Anxiety/ OR exp Anxiety Disorders/ OR exp Fear/ OR exp Compulsions/ OR exp Obsessions/ OR exp Hypochondriasis/ OR exp Major Depression/ OR exp Seasonal Affective Disorder/ OR exp Sadness/ OR exp Depression/ OR exp Psychological Stress/ OR exp Distress/ OR exp Loneliness/ OR exp Emotional Disturbances/ OR exp Adjustment Disorders/ OR exp Anhedonia/ OR exp Self-Destructive Behavior/ OR (Agoraphobi* OR Anxiet* OR Fear* OR Panic* OR Social phobi* OR Phobi* OR Acrophobi* OR Anxious* OR Claustrophobi* OR Metaworr* OR Overanxious* OR </w:t>
      </w:r>
      <w:r w:rsidRPr="00C01D84">
        <w:rPr>
          <w:rFonts w:ascii="Arial" w:hAnsi="Arial" w:cs="Arial"/>
          <w:sz w:val="21"/>
          <w:szCs w:val="22"/>
          <w:lang w:val="en-GB"/>
        </w:rPr>
        <w:lastRenderedPageBreak/>
        <w:t>Hypochondri* OR Adjustment disorder* OR Reactive disorder* OR Reactive depress* OR Transient Situational Disturbance* OR Depress* OR Major depress* OR Involutional Depress* OR Involutional Paraphreni* OR Involutional Melancholi* OR Treatment-resistant depress* OR Treatment resistant depress* OR Therapy-resistant depress* OR Therapy resistant depress* OR Refractory depress* OR Dysthymi* OR Mood* OR Sad OR Sadness OR Seasonal affect* OR Affective disorder* OR Affective symptom* OR Alexithymi* OR Dysphor* OR Emotional disturbance* OR Social Anhedoni* OR Anhedoni* OR Physical Anhedoni* OR Suicid*).ti,ab.) AND (exp Psychotherapy/ OR exp Cognitive Techniques/ OR exp Anxiety Management/ OR exp Behavior Therapy/ OR exp Cognitive Behavior Therapy/ OR exp Online Therapy/ OR exp Telepsychiatry/ OR exp Telepsychology/ OR exp Teletherapy/ OR exp Relaxation Therapy/ OR exp Self-Instructional Training/ OR exp Mental Health Services/ OR exp Meditation/ OR exp Child Guidance/ OR exp Digital Interventions/ OR exp Mind Body Therapy/ OR exp Intervention/ OR exp Mindfulness-Based Interventions/ OR exp Mindfulness/ OR exp Psychoeducation/ OR exp Symptoms Based Treatment/ OR exp Coaching Psychology/ OR exp Assertiveness Training/ OR exp Communication Skills Training/ OR exp Human Relations Training/ OR exp Social Skills Training/ OR exp Community Mental Health Training/ OR exp Parent Training/ OR (Psychotherap* OR Secondary prevention* OR Treat* OR Therap* OR Training* OR Support* OR Intervention* OR Coach* OR CBT OR Cognit* OR Activ* OR Exposur* OR Accept* OR Behav* OR Meditat* OR Mindful* OR MBCT OR MBT OR Mental* OR Eye movement desensitization reprocessing* OR EMDR OR Schema* OR SFT OR Interperson* OR IPT OR Psychodynami* OR  Parent* OR Famil* OR Problem solv* OR Group psychotherap* OR Psychosocial* OR Emotion-focused therap* OR Narrative therap* OR Person* OR Client* OR Nondirective therap* OR Guid* OR Imagery psychotherap* OR Psychoanaly* OR Balint* OR Brief psychotherap* OR Rational* OR Reality therap* OR Child guidance* OR Aware* OR Meta*).ti,ab.)</w:t>
      </w:r>
    </w:p>
    <w:p w14:paraId="110E9D5F" w14:textId="77777777" w:rsidR="004F1D92" w:rsidRPr="00FB6BC6" w:rsidRDefault="004F1D92" w:rsidP="004F1D92">
      <w:pPr>
        <w:spacing w:line="360" w:lineRule="auto"/>
        <w:jc w:val="both"/>
        <w:rPr>
          <w:rFonts w:ascii="Arial" w:hAnsi="Arial" w:cs="Arial"/>
          <w:i/>
          <w:sz w:val="21"/>
          <w:szCs w:val="22"/>
          <w:lang w:val="en-GB"/>
        </w:rPr>
      </w:pPr>
    </w:p>
    <w:p w14:paraId="78B81276" w14:textId="77777777" w:rsidR="004F1D92" w:rsidRPr="00FB6BC6" w:rsidRDefault="004F1D92" w:rsidP="004F1D92">
      <w:pPr>
        <w:spacing w:line="360" w:lineRule="auto"/>
        <w:jc w:val="both"/>
        <w:rPr>
          <w:rFonts w:ascii="Arial" w:hAnsi="Arial" w:cs="Arial"/>
          <w:i/>
          <w:sz w:val="21"/>
          <w:szCs w:val="22"/>
          <w:lang w:val="en-GB"/>
        </w:rPr>
      </w:pPr>
      <w:r w:rsidRPr="00FB6BC6">
        <w:rPr>
          <w:rFonts w:ascii="Arial" w:hAnsi="Arial" w:cs="Arial"/>
          <w:i/>
          <w:sz w:val="21"/>
          <w:szCs w:val="22"/>
          <w:lang w:val="en-GB"/>
        </w:rPr>
        <w:t>Pubmed search terms</w:t>
      </w:r>
    </w:p>
    <w:p w14:paraId="07B7A422" w14:textId="48A9279C" w:rsidR="004F1D92" w:rsidRPr="00C01D84" w:rsidRDefault="004F1D92" w:rsidP="004F1D92">
      <w:pPr>
        <w:spacing w:line="360" w:lineRule="auto"/>
        <w:jc w:val="both"/>
        <w:rPr>
          <w:rFonts w:ascii="Arial" w:hAnsi="Arial" w:cs="Arial"/>
          <w:sz w:val="21"/>
          <w:szCs w:val="22"/>
          <w:lang w:val="en-GB"/>
        </w:rPr>
      </w:pPr>
      <w:r w:rsidRPr="00C01D84">
        <w:rPr>
          <w:rFonts w:ascii="Arial" w:hAnsi="Arial" w:cs="Arial"/>
          <w:sz w:val="21"/>
          <w:szCs w:val="22"/>
          <w:lang w:val="en-GB"/>
        </w:rPr>
        <w:t xml:space="preserve">(("Child Development Disorders, Pervasive"[Mesh]) OR (Autis*[Title/Abstract]) OR (Asperger*[Title/Abstract]) OR (“Developmental Disorder*”[Title/Abstract]) OR (Kanner*[Title/Abstract]) OR (“Childhood Disintegrative Disorder*”[Title/Abstract])) AND (("Anxiety"[Mesh]) OR ("Fear"[Mesh]) OR ("Anxiety Disorders"[Mesh]) OR (“Obsessive Behavior”[Mesh]) OR (“Compulsive Behavior”[Mesh]) OR (“Hypochondria*”[Mesh]) OR ("Sadness"[Mesh]) OR (“Depression”[Mesh]) OR ("Depressive Disorder"[Mesh]) OR ("Adjustment Disorders"[Mesh]) OR (“Loneliness”[Mesh]) OR (“Affective Symptoms”[Mesh]) OR (“Self-Injurious Behavior”[Mesh]) OR ("Stress, Psychological"[Mesh]) OR ("Psychological Distress"[Mesh]) OR (“Anhedonia”[Mesh]) OR (Agoraphobi*[Title/Abstract]) OR (Anxiet*[Title/Abstract]) OR (Fear*[Title/Abstract]) OR (Panic*[Title/Abstract]) OR (“Social phobi*”[Title/Abstract]) OR (Phobi*[Title/Abstract]) OR (Acrophobi*[Title/Abstract]) OR (Anxious*[Title/Abstract]) OR (Claustrophobi*[Title/Abstract]) OR (Metaworr*[Title/Abstract]) OR (Overanxious*[Title/Abstract]) </w:t>
      </w:r>
      <w:r w:rsidRPr="00C01D84">
        <w:rPr>
          <w:rFonts w:ascii="Arial" w:hAnsi="Arial" w:cs="Arial"/>
          <w:sz w:val="21"/>
          <w:szCs w:val="22"/>
          <w:lang w:val="en-GB"/>
        </w:rPr>
        <w:lastRenderedPageBreak/>
        <w:t>OR (Hypochondri*[Title/Abstract]) OR (“Adjustment disorder*”[Title/Abstract]) OR (“Reactive disorder*”[Title/Abstract]) OR (“Reactive depress*”[Title/Abstract]) OR (“Transient Situational Disturbance*”[Title/Abstract]) OR (Depress*[Title/Abstract]) OR (“Major depress*”[Title/Abstract]) OR (“Involutional Depress*”[Title/Abstract]) OR (“Involutional Melancholi*”[Title/Abstract]) OR (“Treatment-resistant depress*”[Title/Abstract]) OR (“Treatment resistant depress*”[Title/Abstract]) OR (“Therapy-resistant depress*”[Title/Abstract]) OR (“Therapy resistant depress*”[Title/Abstract]) OR (“Refractory depress*”[Title/Abstract]) OR (Dysthymi*[Title/Abstract]) OR (Mood*[Title/Abstract]) OR (Sad[Title/Abstract]) OR (Sadness[Title/Abstract]) OR (“Seasonal affect*”[Title/Abstract]) OR (“Affective disorder*”[Title/Abstract]) OR (“Affective symptom*”[Title/Abstract]) OR (Alexithymi*[ Title/Abstract]) OR (Dysphor*[Title/Abstract]) OR (“Emotional disturbance*”[Title/Abstract]) OR (“Social Anhedoni*”[Title/Abstract]) OR (Anhedoni*[Title/Abstract]) OR (“Physical Anhedoni*”[Title/Abstract]) OR (Suicid*[Title/Abstract])) AND (("Psychotherapy"[Mesh]) OR (“Mentoring”[Mesh]) OR (“Education”[Mesh]) OR ("Early Intervention, Educational"[Mesh]) OR (“Psychosocial Intervention”[Mesh]) OR (“Internet-Based Intervention”[Mesh]) OR (“Mental Health Services”[Mesh]) OR (“Mind-Body Therapies”[Mesh]) OR (“Mental Processes”[Mesh]) OR ("Child Guidance"[Mesh]) OR (Psychotherap*[Title/Abstract]) OR (“Secondary prevention*”[Title/Abstract]) OR (Treat*[Title/Abstract]) OR (Therap*[Title/Abstract]) OR (Training*[Title/Abstract]) OR (Support*[Title/Abstract]) OR (Intervention*[Title/Abstract]) OR (Coach*[Title/Abstract]) OR (CBT[Title/Abstract]) OR (Cognit*[Title/Abstract]) OR (Activ*[Title/Abstract]) OR (Exposur*[Title/Abstract]) OR (Accept*[Title/Abstract]) OR (Behav*[Title/Abstract]) OR (Meditat*[Title/Abstract]) OR (Mindful*[Title/Abstract]) OR (MBCT[Title/Abstract]) OR (MBT[Title/Abstract]) OR (Mental*[Title/Abstract]) OR (“Eye movement desensitization reprocessing*”[Title/Abstract]) OR (EMDR[Title/Abstract]) OR (Schema*[Title/Abstract]) OR (SFT[Title/Abstract]) OR (Interperson*[Title/Abstract]) OR (IPT[Title/Abstract]) OR (Psychodynami*[Title/Abstract]) OR  (Parent*[Title/Abstract]) OR (Famil*[Title/Abstract]) OR (“Problem solv*”[Title/Abstract]) OR (“Group psychotherap*”[Title/Abstract]) OR (Psychosocial*[Title/Abstract]) OR (“Emotion-focused therap*”[Title/Abstract]) OR (“Narrative therap*”[Title/Abstract]) OR (Person*[Title/Abstract]) OR (Client*[Title/Abstract]) OR (“Nondirective therap*”[Title/Abstract]) OR (Guid*[Title/Abstract]) OR (“Imagery psychotherap*”[Title/Abstract]) OR (Psychoanaly*[Title/Abstract]) OR (Balint*[Title/Abstract]) OR (“Brief psychotherap*”[ Title/Abstract]) OR (Rational*[ Title/Abstract]) OR (“Reality therap*”[Title/Abstract]) OR (“Child guidance*”[Title/Abstract]) OR (Aware*[Title/Abstract]) OR (Meta*[Title/Abstract]))</w:t>
      </w:r>
    </w:p>
    <w:p w14:paraId="6D99DDE5" w14:textId="77777777" w:rsidR="004F1D92" w:rsidRPr="00F7268C" w:rsidRDefault="004F1D92" w:rsidP="004F1D92">
      <w:pPr>
        <w:spacing w:line="36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7F043A49" w14:textId="77777777" w:rsidR="00C01D84" w:rsidRDefault="00C01D84">
      <w:pPr>
        <w:rPr>
          <w:rFonts w:ascii="Arial" w:hAnsi="Arial" w:cs="Arial"/>
          <w:lang w:val="en-GB"/>
        </w:rPr>
      </w:pPr>
    </w:p>
    <w:p w14:paraId="1C374C11" w14:textId="77777777" w:rsidR="00C01D84" w:rsidRDefault="00C01D84">
      <w:pPr>
        <w:rPr>
          <w:rFonts w:ascii="Arial" w:hAnsi="Arial" w:cs="Arial"/>
          <w:lang w:val="en-GB"/>
        </w:rPr>
      </w:pPr>
    </w:p>
    <w:p w14:paraId="371D8D41" w14:textId="77777777" w:rsidR="001E13AD" w:rsidRPr="00F7268C" w:rsidRDefault="001E13AD" w:rsidP="001E13AD">
      <w:pPr>
        <w:rPr>
          <w:rFonts w:ascii="Arial" w:hAnsi="Arial" w:cs="Arial"/>
        </w:rPr>
      </w:pPr>
    </w:p>
    <w:p w14:paraId="4BE2F4E1" w14:textId="77777777" w:rsidR="00680456" w:rsidRPr="00F7268C" w:rsidRDefault="00680456" w:rsidP="001E13AD">
      <w:pPr>
        <w:rPr>
          <w:rFonts w:ascii="Arial" w:hAnsi="Arial" w:cs="Arial"/>
        </w:rPr>
      </w:pPr>
    </w:p>
    <w:p w14:paraId="1256D28C" w14:textId="77777777" w:rsidR="00680456" w:rsidRPr="00F7268C" w:rsidRDefault="00680456" w:rsidP="001E13AD">
      <w:pPr>
        <w:rPr>
          <w:rFonts w:ascii="Arial" w:hAnsi="Arial" w:cs="Arial"/>
        </w:rPr>
      </w:pPr>
    </w:p>
    <w:p w14:paraId="2F19C427" w14:textId="379DA12E" w:rsidR="00797CDE" w:rsidRPr="00B315B9" w:rsidRDefault="00797CDE" w:rsidP="00797CDE">
      <w:pPr>
        <w:rPr>
          <w:rFonts w:ascii="Arial" w:hAnsi="Arial" w:cs="Arial"/>
          <w:b/>
          <w:bCs/>
          <w:lang w:val="en-GB"/>
        </w:rPr>
      </w:pPr>
      <w:r w:rsidRPr="00B315B9">
        <w:rPr>
          <w:rFonts w:ascii="Arial" w:hAnsi="Arial" w:cs="Arial"/>
          <w:b/>
          <w:bCs/>
          <w:lang w:val="en-GB"/>
        </w:rPr>
        <w:lastRenderedPageBreak/>
        <w:t>Supplementary table 1</w:t>
      </w:r>
      <w:r w:rsidR="0050743A" w:rsidRPr="00B315B9">
        <w:rPr>
          <w:rFonts w:ascii="Arial" w:hAnsi="Arial" w:cs="Arial"/>
          <w:b/>
          <w:bCs/>
          <w:lang w:val="en-GB"/>
        </w:rPr>
        <w:t>.</w:t>
      </w:r>
      <w:r w:rsidRPr="00B315B9">
        <w:rPr>
          <w:rFonts w:ascii="Arial" w:hAnsi="Arial" w:cs="Arial"/>
          <w:b/>
          <w:bCs/>
          <w:lang w:val="en-GB"/>
        </w:rPr>
        <w:t xml:space="preserve"> Randomized controlled trials that were not included in the meta-analyses</w:t>
      </w:r>
    </w:p>
    <w:tbl>
      <w:tblPr>
        <w:tblpPr w:leftFromText="141" w:rightFromText="141" w:bottomFromText="115" w:vertAnchor="text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063"/>
        <w:gridCol w:w="2158"/>
        <w:gridCol w:w="1808"/>
        <w:gridCol w:w="1434"/>
        <w:gridCol w:w="1537"/>
      </w:tblGrid>
      <w:tr w:rsidR="00797CDE" w:rsidRPr="00B315B9" w14:paraId="570664FA" w14:textId="77777777" w:rsidTr="00E42A3C">
        <w:tc>
          <w:tcPr>
            <w:tcW w:w="20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A86C5CB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</w:rPr>
            </w:pPr>
            <w:r w:rsidRPr="00B315B9">
              <w:rPr>
                <w:rFonts w:ascii="Arial" w:hAnsi="Arial" w:cs="Arial"/>
                <w:sz w:val="16"/>
                <w:szCs w:val="16"/>
              </w:rPr>
              <w:t>Title</w:t>
            </w:r>
          </w:p>
        </w:tc>
        <w:tc>
          <w:tcPr>
            <w:tcW w:w="217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F5EA402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</w:rPr>
            </w:pPr>
            <w:r w:rsidRPr="00B315B9">
              <w:rPr>
                <w:rFonts w:ascii="Arial" w:hAnsi="Arial" w:cs="Arial"/>
                <w:sz w:val="16"/>
                <w:szCs w:val="16"/>
              </w:rPr>
              <w:t>Type of psychotherapy</w:t>
            </w:r>
          </w:p>
        </w:tc>
        <w:tc>
          <w:tcPr>
            <w:tcW w:w="18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CC6C176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</w:rPr>
            </w:pPr>
            <w:r w:rsidRPr="00B315B9">
              <w:rPr>
                <w:rFonts w:ascii="Arial" w:hAnsi="Arial" w:cs="Arial"/>
                <w:sz w:val="16"/>
                <w:szCs w:val="16"/>
              </w:rPr>
              <w:t>Outcome</w:t>
            </w:r>
          </w:p>
        </w:tc>
        <w:tc>
          <w:tcPr>
            <w:tcW w:w="143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FF89287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</w:rPr>
            </w:pPr>
            <w:r w:rsidRPr="00B315B9">
              <w:rPr>
                <w:rFonts w:ascii="Arial" w:hAnsi="Arial" w:cs="Arial"/>
                <w:sz w:val="16"/>
                <w:szCs w:val="16"/>
              </w:rPr>
              <w:t>Children/adults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4E1A0388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</w:rPr>
            </w:pPr>
            <w:r w:rsidRPr="00B315B9">
              <w:rPr>
                <w:rFonts w:ascii="Arial" w:hAnsi="Arial" w:cs="Arial"/>
                <w:sz w:val="16"/>
                <w:szCs w:val="16"/>
              </w:rPr>
              <w:t>Sample size</w:t>
            </w:r>
          </w:p>
        </w:tc>
      </w:tr>
      <w:tr w:rsidR="00797CDE" w:rsidRPr="00B315B9" w14:paraId="62EBB3E0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5CAC3B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Animal-assisted social skills training for children with autism spectrum disorders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&lt;EndNote&gt;&lt;Cite&gt;&lt;Author&gt;Becker&lt;/Author&gt;&lt;Year&gt;2017&lt;/Year&gt;&lt;RecNum&gt;1&lt;/RecNum&gt;&lt;DisplayText&gt;(Becker, Rogers, &amp;amp; Burrows, 2017)&lt;/DisplayText&gt;&lt;record&gt;&lt;rec-number&gt;1&lt;/rec-number&gt;&lt;foreign-keys&gt;&lt;key app="EN" db-id="tszrvtxvszdw2oe00ws5tve6p2vfzr0da0xf" timestamp="1661345112"&gt;1&lt;/key&gt;&lt;/foreign-keys&gt;&lt;ref-type name="Journal Article"&gt;17&lt;/ref-type&gt;&lt;contributors&gt;&lt;authors&gt;&lt;author&gt;Becker, J. L.&lt;/author&gt;&lt;author&gt;Rogers, E. C.&lt;/author&gt;&lt;author&gt;Burrows, B.&lt;/author&gt;&lt;/authors&gt;&lt;/contributors&gt;&lt;auth-address&gt;Sam &amp;amp; Myra Ross Inst Green Chimneys, 400 Doansburg Rd, Brewster, NY 10509 USA&amp;#xD;William Paterson Univ, Wayne, NJ USA&lt;/auth-address&gt;&lt;titles&gt;&lt;title&gt;Animal-assisted Social Skills Training for Children with Autism Spectrum Disorders&lt;/title&gt;&lt;secondary-title&gt;Anthrozoos&lt;/secondary-title&gt;&lt;alt-title&gt;Anthrozoos&lt;/alt-title&gt;&lt;/titles&gt;&lt;periodical&gt;&lt;full-title&gt;Anthrozoos&lt;/full-title&gt;&lt;abbr-1&gt;Anthrozoos&lt;/abbr-1&gt;&lt;/periodical&gt;&lt;alt-periodical&gt;&lt;full-title&gt;Anthrozoos&lt;/full-title&gt;&lt;abbr-1&gt;Anthrozoos&lt;/abbr-1&gt;&lt;/alt-periodical&gt;&lt;pages&gt;307-326&lt;/pages&gt;&lt;volume&gt;30&lt;/volume&gt;&lt;number&gt;2&lt;/number&gt;&lt;keywords&gt;&lt;keyword&gt;animal-assisted&lt;/keyword&gt;&lt;keyword&gt;autism&lt;/keyword&gt;&lt;keyword&gt;dog&lt;/keyword&gt;&lt;keyword&gt;social skills&lt;/keyword&gt;&lt;keyword&gt;therapy&lt;/keyword&gt;&lt;keyword&gt;high-functioning children&lt;/keyword&gt;&lt;keyword&gt;asperger-syndrome&lt;/keyword&gt;&lt;keyword&gt;heart-rate&lt;/keyword&gt;&lt;keyword&gt;therapy&lt;/keyword&gt;&lt;keyword&gt;intervention&lt;/keyword&gt;&lt;keyword&gt;dogs&lt;/keyword&gt;&lt;keyword&gt;adolescents&lt;/keyword&gt;&lt;keyword&gt;behavior&lt;/keyword&gt;&lt;keyword&gt;cortisol&lt;/keyword&gt;&lt;keyword&gt;program&lt;/keyword&gt;&lt;/keywords&gt;&lt;dates&gt;&lt;year&gt;2017&lt;/year&gt;&lt;/dates&gt;&lt;isbn&gt;0892-7936&lt;/isbn&gt;&lt;accession-num&gt;WOS:000401518300010&lt;/accession-num&gt;&lt;urls&gt;&lt;related-urls&gt;&lt;url&gt;&amp;lt;Go to ISI&amp;gt;://WOS:000401518300010&lt;/url&gt;&lt;/related-urls&gt;&lt;/urls&gt;&lt;electronic-resource-num&gt;10.1080/08927936.2017.1311055&lt;/electronic-resource-num&gt;&lt;language&gt;English&lt;/language&gt;&lt;/record&gt;&lt;/Cite&gt;&lt;/EndNote&gt;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Becker, Rogers, &amp; Burrows, 2017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D480C02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Animal-assisted social skills training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0016185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Children’s Depression Inventory 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0071F62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hildren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2C4BB40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17</w:t>
            </w:r>
          </w:p>
          <w:p w14:paraId="6F45C6E2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Control group: n = 14 </w:t>
            </w:r>
          </w:p>
        </w:tc>
      </w:tr>
      <w:tr w:rsidR="00797CDE" w:rsidRPr="00B315B9" w14:paraId="45728D07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760883F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Effects of dog assisted therapy for adults with autism spectrum disorder: An exploratory randomized controlled trial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XaWprZXI8L0F1dGhvcj48WWVhcj4yMDIwPC9ZZWFyPjxS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XaWprZXI8L0F1dGhvcj48WWVhcj4yMDIwPC9ZZWFyPjxS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.DATA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Wijker, Leontjevas, Spek, &amp; Enders-Slegers, 2020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D5793A2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Dog assisted therapy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3C770EA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The Symptom checklist-90-revised (including symptoms of anxiety, agoraphobia and depression)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5438A49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Adult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1B1D0516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27</w:t>
            </w:r>
          </w:p>
          <w:p w14:paraId="4358EC6B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26</w:t>
            </w:r>
          </w:p>
        </w:tc>
      </w:tr>
      <w:tr w:rsidR="00797CDE" w:rsidRPr="00B315B9" w14:paraId="39DDF27C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6991C4F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A Pilot Randomised Controlled Trial of a School-Based Resilience Intervention to Prevent Depressive Symptoms for Young Adolescents with Autism Spectrum Disorder: A Mixed Methods Analysis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NYWNrYXk8L0F1dGhvcj48WWVhcj4yMDE3PC9ZZWFyPjxS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NYWNrYXk8L0F1dGhvcj48WWVhcj4yMDE3PC9ZZWFyPjxS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.DATA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Mackay, Shochet, &amp; Orr, 2017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ADFE993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School-Based Resilience Intervention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10954E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Children’s Depression Inventory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63C903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Children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2C74DD9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16</w:t>
            </w:r>
          </w:p>
          <w:p w14:paraId="1A654392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12</w:t>
            </w:r>
          </w:p>
        </w:tc>
      </w:tr>
      <w:tr w:rsidR="00797CDE" w:rsidRPr="00B315B9" w14:paraId="42D05D49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2AC4C9A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Music therapy for children and adolescents with behavioural and emotional problems: a randomised controlled trial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Qb3J0ZXI8L0F1dGhvcj48WWVhcj4yMDE3PC9ZZWFyPjxS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Qb3J0ZXI8L0F1dGhvcj48WWVhcj4yMDE3PC9ZZWFyPjxS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.DATA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Porter et al., 2017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7036358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Music therapy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8071809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Depression Scale for Children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331EEDB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Children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4DA51C60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123</w:t>
            </w:r>
          </w:p>
          <w:p w14:paraId="523E806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128</w:t>
            </w:r>
          </w:p>
        </w:tc>
      </w:tr>
      <w:tr w:rsidR="00797CDE" w:rsidRPr="00B315B9" w14:paraId="70318442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E979502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Mindfulness-based therapy in adults with an autism spectrum disorder: A randomized controlled trial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&lt;EndNote&gt;&lt;Cite&gt;&lt;Author&gt;Spek&lt;/Author&gt;&lt;Year&gt;2013&lt;/Year&gt;&lt;RecNum&gt;5&lt;/RecNum&gt;&lt;DisplayText&gt;(Spek, van Ham, &amp;amp; Nyklicek, 2013)&lt;/DisplayText&gt;&lt;record&gt;&lt;rec-number&gt;5&lt;/rec-number&gt;&lt;foreign-keys&gt;&lt;key app="EN" db-id="tszrvtxvszdw2oe00ws5tve6p2vfzr0da0xf" timestamp="1661345431"&gt;5&lt;/key&gt;&lt;/foreign-keys&gt;&lt;ref-type name="Journal Article"&gt;17&lt;/ref-type&gt;&lt;contributors&gt;&lt;authors&gt;&lt;author&gt;Spek, A. A.&lt;/author&gt;&lt;author&gt;van Ham, N. C.&lt;/author&gt;&lt;author&gt;Nyklicek, I.&lt;/author&gt;&lt;/authors&gt;&lt;/contributors&gt;&lt;auth-address&gt;Tilburg Univ, Dept Med &amp;amp; Clin Psychol, Ctr Res Psychol Somat Dis CoRPS, Tilburg, Netherlands&lt;/auth-address&gt;&lt;titles&gt;&lt;title&gt;Mindfulness-based therapy in adults with an autism spectrum disorder: A randomized controlled trial&lt;/title&gt;&lt;secondary-title&gt;Research in Developmental Disabilities&lt;/secondary-title&gt;&lt;alt-title&gt;Res Dev Disabil&lt;/alt-title&gt;&lt;/titles&gt;&lt;periodical&gt;&lt;full-title&gt;Research in Developmental Disabilities&lt;/full-title&gt;&lt;abbr-1&gt;Res Dev Disabil&lt;/abbr-1&gt;&lt;/periodical&gt;&lt;alt-periodical&gt;&lt;full-title&gt;Research in Developmental Disabilities&lt;/full-title&gt;&lt;abbr-1&gt;Res Dev Disabil&lt;/abbr-1&gt;&lt;/alt-periodical&gt;&lt;pages&gt;246-253&lt;/pages&gt;&lt;volume&gt;34&lt;/volume&gt;&lt;number&gt;1&lt;/number&gt;&lt;keywords&gt;&lt;keyword&gt;autism&lt;/keyword&gt;&lt;keyword&gt;mindfulness&lt;/keyword&gt;&lt;keyword&gt;rumination&lt;/keyword&gt;&lt;keyword&gt;depression&lt;/keyword&gt;&lt;keyword&gt;anxiety&lt;/keyword&gt;&lt;keyword&gt;cognitive-behavior therapy&lt;/keyword&gt;&lt;keyword&gt;attentional control&lt;/keyword&gt;&lt;keyword&gt;self-consciousness&lt;/keyword&gt;&lt;keyword&gt;health complaints&lt;/keyword&gt;&lt;keyword&gt;anxiety&lt;/keyword&gt;&lt;keyword&gt;meditation&lt;/keyword&gt;&lt;keyword&gt;depression&lt;/keyword&gt;&lt;keyword&gt;rumination&lt;/keyword&gt;&lt;keyword&gt;distress&lt;/keyword&gt;&lt;keyword&gt;stress&lt;/keyword&gt;&lt;/keywords&gt;&lt;dates&gt;&lt;year&gt;2013&lt;/year&gt;&lt;pub-dates&gt;&lt;date&gt;Jan&lt;/date&gt;&lt;/pub-dates&gt;&lt;/dates&gt;&lt;isbn&gt;0891-4222&lt;/isbn&gt;&lt;accession-num&gt;WOS:000312520100027&lt;/accession-num&gt;&lt;urls&gt;&lt;related-urls&gt;&lt;url&gt;&amp;lt;Go to ISI&amp;gt;://WOS:000312520100027&lt;/url&gt;&lt;/related-urls&gt;&lt;/urls&gt;&lt;electronic-resource-num&gt;10.1016/j.ridd.2012.08.009&lt;/electronic-resource-num&gt;&lt;language&gt;English&lt;/language&gt;&lt;/record&gt;&lt;/Cite&gt;&lt;/EndNote&gt;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Spek, van Ham, &amp; Nyklicek, 2013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83C3F40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Mindfulness-based therapy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A5345B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The Symptom Checklist-90-revised</w:t>
            </w:r>
            <w:r w:rsidRPr="00B315B9">
              <w:rPr>
                <w:rFonts w:ascii="Arial" w:hAnsi="Arial" w:cs="Arial"/>
                <w:lang w:val="en-GB"/>
              </w:rPr>
              <w:t xml:space="preserve"> </w:t>
            </w:r>
          </w:p>
          <w:p w14:paraId="57A5E0DB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 xml:space="preserve">Dutch Global Mood Scale 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1B022EE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Adult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2D38B11F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21</w:t>
            </w:r>
          </w:p>
          <w:p w14:paraId="72EFAFA0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21</w:t>
            </w:r>
          </w:p>
        </w:tc>
      </w:tr>
      <w:tr w:rsidR="00797CDE" w:rsidRPr="00B315B9" w14:paraId="2FA3C31D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6ABD0FD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Evaluating the effects of a yoga-based program integrated with third-wave cognitive behavioral therapy components on self-regulation in children on the autism spectrum: A pilot randomized controlled trial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UYW5rc2FsZTwvQXV0aG9yPjxZZWFyPjIwMjE8L1llYXI+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UYW5rc2FsZTwvQXV0aG9yPjxZZWFyPjIwMjE8L1llYXI+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.DATA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Tanksale, Sofronoff, Sheffield, &amp; Gilmour, 2021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87D3ADF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Yoga-based program integrated with third-wave cognitive behavioral therapy components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748695B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</w:rPr>
              <w:t>Anxiety Scale for Children–Autism Spectrum Disorder—parent version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FFEBB13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Children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5A5B9AD9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34</w:t>
            </w:r>
          </w:p>
          <w:p w14:paraId="07505399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33</w:t>
            </w:r>
          </w:p>
        </w:tc>
      </w:tr>
      <w:tr w:rsidR="00797CDE" w:rsidRPr="00B315B9" w14:paraId="2E684F68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88101A8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Impact of interoceptive training on anxiety in autistic adults: The 'aligning dimensions of interoceptive experience' (adie) trial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&lt;EndNote&gt;&lt;Cite&gt;&lt;Author&gt;Quadt&lt;/Author&gt;&lt;Year&gt;2020&lt;/Year&gt;&lt;RecNum&gt;7&lt;/RecNum&gt;&lt;DisplayText&gt;(Quadt, Mulcahy, Critchley, &amp;amp; Garfinkel, 2020)&lt;/DisplayText&gt;&lt;record&gt;&lt;rec-number&gt;7&lt;/rec-number&gt;&lt;foreign-keys&gt;&lt;key app="EN" db-id="tszrvtxvszdw2oe00ws5tve6p2vfzr0da0xf" timestamp="1661345485"&gt;7&lt;/key&gt;&lt;/foreign-keys&gt;&lt;ref-type name="Journal Article"&gt;17&lt;/ref-type&gt;&lt;contributors&gt;&lt;authors&gt;&lt;author&gt;Quadt, L.&lt;/author&gt;&lt;author&gt;Mulcahy, J.&lt;/author&gt;&lt;author&gt;Critchley, H. D.&lt;/author&gt;&lt;author&gt;Garfinkel, S. N.&lt;/author&gt;&lt;/authors&gt;&lt;/contributors&gt;&lt;auth-address&gt;Brighton &amp;amp; Sussex Med Sch, Neurosci, Brighton, E Sussex, England&lt;/auth-address&gt;&lt;titles&gt;&lt;title&gt;Impact of Interoceptive Training on Anxiety in Autistic Adults: The &amp;apos;Aligning Dimensions of Interoceptive Experience&amp;apos; (Adie) Trial&lt;/title&gt;&lt;secondary-title&gt;Psychosomatic Medicine&lt;/secondary-title&gt;&lt;alt-title&gt;Psychosom Med&lt;/alt-title&gt;&lt;/titles&gt;&lt;periodical&gt;&lt;full-title&gt;Psychosomatic Medicine&lt;/full-title&gt;&lt;abbr-1&gt;Psychosom Med&lt;/abbr-1&gt;&lt;/periodical&gt;&lt;alt-periodical&gt;&lt;full-title&gt;Psychosomatic Medicine&lt;/full-title&gt;&lt;abbr-1&gt;Psychosom Med&lt;/abbr-1&gt;&lt;/alt-periodical&gt;&lt;pages&gt;A208-A209&lt;/pages&gt;&lt;volume&gt;82&lt;/volume&gt;&lt;number&gt;6&lt;/number&gt;&lt;dates&gt;&lt;year&gt;2020&lt;/year&gt;&lt;pub-dates&gt;&lt;date&gt;Jul-Aug&lt;/date&gt;&lt;/pub-dates&gt;&lt;/dates&gt;&lt;isbn&gt;0033-3174&lt;/isbn&gt;&lt;accession-num&gt;WOS:000549961200571&lt;/accession-num&gt;&lt;urls&gt;&lt;related-urls&gt;&lt;url&gt;&amp;lt;Go to ISI&amp;gt;://WOS:000549961200571&lt;/url&gt;&lt;/related-urls&gt;&lt;/urls&gt;&lt;language&gt;English&lt;/language&gt;&lt;/record&gt;&lt;/Cite&gt;&lt;/EndNote&gt;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Quadt, Mulcahy, Critchley, &amp; Garfinkel, 2020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82966DE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Interoceptive training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75C2E82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Spielberger State and Trait Anxiety Inventory</w:t>
            </w: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br/>
              <w:t>Generalized Anxiety Symptoms</w:t>
            </w:r>
          </w:p>
          <w:p w14:paraId="26712598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1F497D"/>
                <w:lang w:val="en-GB"/>
              </w:rPr>
            </w:pP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DBBEF2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Adult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0DD2176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61</w:t>
            </w:r>
          </w:p>
          <w:p w14:paraId="4FD80C9A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60</w:t>
            </w:r>
          </w:p>
        </w:tc>
      </w:tr>
      <w:tr w:rsidR="00797CDE" w:rsidRPr="00B315B9" w14:paraId="46E7BEE8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BB0BFD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Effects of the video game 'Mindlight' on anxiety of children with an autism spectrum disorder: A randomized controlled trial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XaWpuaG92ZW48L0F1dGhvcj48WWVhcj4yMDIwPC9ZZWFy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XaWpuaG92ZW48L0F1dGhvcj48WWVhcj4yMDIwPC9ZZWFy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.DATA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Wijnhoven et al., 2020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CC7E67E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Videogame: Mindlight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BE233BB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The Spence Children’s Anxiety Scale-parent version and child version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FE78378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Children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4FAB7A38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53</w:t>
            </w:r>
          </w:p>
          <w:p w14:paraId="007C983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56</w:t>
            </w:r>
          </w:p>
        </w:tc>
      </w:tr>
      <w:tr w:rsidR="00797CDE" w:rsidRPr="00B315B9" w14:paraId="77DEF6D0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393B71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Randomized Controlled Trial of a Serious Gaming Intervention for Children on the Autism Spectrum: Effects on Emotion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 xml:space="preserve">Regulation and Social Skill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&lt;EndNote&gt;&lt;Cite&gt;&lt;Author&gt;Beaumont&lt;/Author&gt;&lt;Year&gt;2018&lt;/Year&gt;&lt;RecNum&gt;10&lt;/RecNum&gt;&lt;DisplayText&gt;(Beaumont, 2018)&lt;/DisplayText&gt;&lt;record&gt;&lt;rec-number&gt;10&lt;/rec-number&gt;&lt;foreign-keys&gt;&lt;key app="EN" db-id="tszrvtxvszdw2oe00ws5tve6p2vfzr0da0xf" timestamp="1661345749"&gt;10&lt;/key&gt;&lt;/foreign-keys&gt;&lt;ref-type name="Journal Article"&gt;17&lt;/ref-type&gt;&lt;contributors&gt;&lt;authors&gt;&lt;author&gt;Beaumont, R. B.&lt;/author&gt;&lt;/authors&gt;&lt;/contributors&gt;&lt;auth-address&gt;New York Presbyterian Hosp, Weill Cornell Med, New York, NY USA&lt;/auth-address&gt;&lt;titles&gt;&lt;title&gt;Randomized Controlled Trial of a Serious Gaming Intervention for Children on the Autism Spectrum: Effects on Emotion Regulation and Social Skills&lt;/title&gt;&lt;secondary-title&gt;Journal of the American Academy of Child and Adolescent Psychiatry&lt;/secondary-title&gt;&lt;alt-title&gt;J Am Acad Child Psy&lt;/alt-title&gt;&lt;/titles&gt;&lt;periodical&gt;&lt;full-title&gt;Journal of the American Academy of Child and Adolescent Psychiatry&lt;/full-title&gt;&lt;abbr-1&gt;J Am Acad Child Psy&lt;/abbr-1&gt;&lt;/periodical&gt;&lt;alt-periodical&gt;&lt;full-title&gt;Journal of the American Academy of Child and Adolescent Psychiatry&lt;/full-title&gt;&lt;abbr-1&gt;J Am Acad Child Psy&lt;/abbr-1&gt;&lt;/alt-periodical&gt;&lt;pages&gt;S35-S36&lt;/pages&gt;&lt;volume&gt;57&lt;/volume&gt;&lt;number&gt;10&lt;/number&gt;&lt;dates&gt;&lt;year&gt;2018&lt;/year&gt;&lt;pub-dates&gt;&lt;date&gt;Oct&lt;/date&gt;&lt;/pub-dates&gt;&lt;/dates&gt;&lt;isbn&gt;0890-8567&lt;/isbn&gt;&lt;accession-num&gt;WOS:000544087500119&lt;/accession-num&gt;&lt;urls&gt;&lt;related-urls&gt;&lt;url&gt;&amp;lt;Go to ISI&amp;gt;://WOS:000544087500119&lt;/url&gt;&lt;/related-urls&gt;&lt;/urls&gt;&lt;electronic-resource-num&gt;10.1016/j.jaac.2018.07.152&lt;/electronic-resource-num&gt;&lt;language&gt;English&lt;/language&gt;&lt;/record&gt;&lt;/Cite&gt;&lt;/EndNote&gt;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Beaumont, 2018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4E355AE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lastRenderedPageBreak/>
              <w:t>Serious Gaming Intervention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05ABEC3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The Spence Children’s Anxiety Scale—Parent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45534C6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Children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33D68C89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35</w:t>
            </w:r>
          </w:p>
          <w:p w14:paraId="48DA403B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35</w:t>
            </w:r>
          </w:p>
        </w:tc>
      </w:tr>
      <w:tr w:rsidR="00797CDE" w:rsidRPr="00B315B9" w14:paraId="757FD837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FAF9288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A pilot RCT of virtual reality job interview training in transition-age youth on the autism spectrum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HZW5vdmE8L0F1dGhvcj48WWVhcj4yMDIxPC9ZZWFyPjxS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HZW5vdmE8L0F1dGhvcj48WWVhcj4yMDIxPC9ZZWFyPjxS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.DATA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Genova et al., 2021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D9546BE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Virtual reality job interview training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C7D0F8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Personal Report of Public Speaking Apprehension (adapted anxiety scale)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6A8B426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Transition-age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411411F6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7</w:t>
            </w:r>
          </w:p>
          <w:p w14:paraId="3A01E375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7</w:t>
            </w:r>
          </w:p>
        </w:tc>
      </w:tr>
      <w:tr w:rsidR="00797CDE" w:rsidRPr="00B315B9" w14:paraId="17FA4AB0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496B895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A Randomised Controlled Feasibility Trial of Immersive Virtual Reality Treatment with Cognitive Behaviour Therapy for Specific Phobias in Young People with Autism Spectrum Disorder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NYXNrZXk8L0F1dGhvcj48WWVhcj4yMDE5PC9ZZWFyPjxS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>
                <w:fldData xml:space="preserve">PEVuZE5vdGU+PENpdGU+PEF1dGhvcj5NYXNrZXk8L0F1dGhvcj48WWVhcj4yMDE5PC9ZZWFyPjxS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</w:fldData>
              </w:fldCha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.DATA 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Maskey et al., 2019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533F6AE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Immersive Virtual Reality Treatment with Cognitive Behaviour Therapy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58B6727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The Spence Children’s Anxiety Scale-parent version and child version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000F2E6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Children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5F73301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16</w:t>
            </w:r>
          </w:p>
          <w:p w14:paraId="610856E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16</w:t>
            </w:r>
          </w:p>
        </w:tc>
      </w:tr>
      <w:tr w:rsidR="00797CDE" w:rsidRPr="00B315B9" w14:paraId="3BF60656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80FFDF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Virtual interview training for autistic transition age youth: A randomized controlled feasibility and effectiveness trial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&lt;EndNote&gt;&lt;Cite&gt;&lt;Author&gt;Smith&lt;/Author&gt;&lt;Year&gt;2021&lt;/Year&gt;&lt;RecNum&gt;13&lt;/RecNum&gt;&lt;DisplayText&gt;(Smith et al., 2021)&lt;/DisplayText&gt;&lt;record&gt;&lt;rec-number&gt;13&lt;/rec-number&gt;&lt;foreign-keys&gt;&lt;key app="EN" db-id="tszrvtxvszdw2oe00ws5tve6p2vfzr0da0xf" timestamp="1661345956"&gt;13&lt;/key&gt;&lt;/foreign-keys&gt;&lt;ref-type name="Journal Article"&gt;17&lt;/ref-type&gt;&lt;contributors&gt;&lt;authors&gt;&lt;author&gt;Smith, M. J.&lt;/author&gt;&lt;author&gt;Sherwood, K.&lt;/author&gt;&lt;author&gt;Ross, B.&lt;/author&gt;&lt;author&gt;Smith, J. D.&lt;/author&gt;&lt;author&gt;DaWalt, L.&lt;/author&gt;&lt;author&gt;Bishop, L.&lt;/author&gt;&lt;author&gt;Humm, L.&lt;/author&gt;&lt;author&gt;Elkins, J.&lt;/author&gt;&lt;author&gt;Steacy, C.&lt;/author&gt;&lt;/authors&gt;&lt;/contributors&gt;&lt;auth-address&gt;University of Michigan, USA.&amp;#xD;Northwestern University, USA.&amp;#xD;University of Wisconsin-Madison, USA.&amp;#xD;SIMmersion LLC, USA.&lt;/auth-address&gt;&lt;titles&gt;&lt;title&gt;Virtual interview training for autistic transition age youth: A randomized controlled feasibility and effectiveness trial&lt;/title&gt;&lt;secondary-title&gt;Autism&lt;/secondary-title&gt;&lt;/titles&gt;&lt;periodical&gt;&lt;full-title&gt;Autism&lt;/full-title&gt;&lt;abbr-1&gt;Autism&lt;/abbr-1&gt;&lt;/periodical&gt;&lt;pages&gt;1536-1552&lt;/pages&gt;&lt;volume&gt;25&lt;/volume&gt;&lt;number&gt;6&lt;/number&gt;&lt;edition&gt;2021/02/12&lt;/edition&gt;&lt;keywords&gt;&lt;keyword&gt;Adolescent&lt;/keyword&gt;&lt;keyword&gt;*Autism Spectrum Disorder&lt;/keyword&gt;&lt;keyword&gt;*Autistic Disorder&lt;/keyword&gt;&lt;keyword&gt;Employment&lt;/keyword&gt;&lt;keyword&gt;Feasibility Studies&lt;/keyword&gt;&lt;keyword&gt;Humans&lt;/keyword&gt;&lt;keyword&gt;Mental Health&lt;/keyword&gt;&lt;keyword&gt;*feasibility trial&lt;/keyword&gt;&lt;keyword&gt;*job interview anxiety&lt;/keyword&gt;&lt;keyword&gt;*job interview skill&lt;/keyword&gt;&lt;keyword&gt;*randomized controlled effectiveness trial&lt;/keyword&gt;&lt;keyword&gt;*virtual interview training&lt;/keyword&gt;&lt;/keywords&gt;&lt;dates&gt;&lt;year&gt;2021&lt;/year&gt;&lt;pub-dates&gt;&lt;date&gt;Aug&lt;/date&gt;&lt;/pub-dates&gt;&lt;/dates&gt;&lt;isbn&gt;1461-7005 (Electronic)&amp;#xD;1362-3613 (Linking)&lt;/isbn&gt;&lt;accession-num&gt;33567883&lt;/accession-num&gt;&lt;urls&gt;&lt;related-urls&gt;&lt;url&gt;https://www.ncbi.nlm.nih.gov/pubmed/33567883&lt;/url&gt;&lt;/related-urls&gt;&lt;/urls&gt;&lt;custom2&gt;PMC8324503&lt;/custom2&gt;&lt;electronic-resource-num&gt;10.1177/1362361321989928&lt;/electronic-resource-num&gt;&lt;/record&gt;&lt;/Cite&gt;&lt;/EndNote&gt;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Smith et al., 2021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88E6670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Virtual interview training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9FCA6A3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Personal Report of Public Speaking Apprehension</w:t>
            </w:r>
          </w:p>
          <w:p w14:paraId="5C918DC9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1F497D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(adapted anxiety scale)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6F9384D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Transition-age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31F1CB79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48</w:t>
            </w:r>
          </w:p>
          <w:p w14:paraId="2417B135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23</w:t>
            </w:r>
          </w:p>
        </w:tc>
      </w:tr>
      <w:tr w:rsidR="00797CDE" w:rsidRPr="00B315B9" w14:paraId="2058C8CE" w14:textId="77777777" w:rsidTr="00E42A3C">
        <w:tc>
          <w:tcPr>
            <w:tcW w:w="20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85DE10A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 xml:space="preserve">Interview skills for adults with autism spectrum disorder: A pilot randomized controlled trial 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begin"/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instrText xml:space="preserve"> ADDIN EN.CITE &lt;EndNote&gt;&lt;Cite&gt;&lt;Author&gt;Morgan&lt;/Author&gt;&lt;Year&gt;2014&lt;/Year&gt;&lt;RecNum&gt;14&lt;/RecNum&gt;&lt;DisplayText&gt;(Morgan, Leatzow, Clark, &amp;amp; Siller, 2014)&lt;/DisplayText&gt;&lt;record&gt;&lt;rec-number&gt;14&lt;/rec-number&gt;&lt;foreign-keys&gt;&lt;key app="EN" db-id="tszrvtxvszdw2oe00ws5tve6p2vfzr0da0xf" timestamp="1661345992"&gt;14&lt;/key&gt;&lt;/foreign-keys&gt;&lt;ref-type name="Journal Article"&gt;17&lt;/ref-type&gt;&lt;contributors&gt;&lt;authors&gt;&lt;author&gt;Morgan, L.&lt;/author&gt;&lt;author&gt;Leatzow, A.&lt;/author&gt;&lt;author&gt;Clark, S.&lt;/author&gt;&lt;author&gt;Siller, M.&lt;/author&gt;&lt;/authors&gt;&lt;/contributors&gt;&lt;auth-address&gt;Florida State University Autism Institute, 1940 N. Monroe, Suite 72, Tallahassee, FL, 32301, USA, lindee.morgan@med.fsu.edu.&lt;/auth-address&gt;&lt;titles&gt;&lt;title&gt;Interview skills for adults with autism spectrum disorder: a pilot randomized controlled trial&lt;/title&gt;&lt;secondary-title&gt;J Autism Dev Disord&lt;/secondary-title&gt;&lt;/titles&gt;&lt;periodical&gt;&lt;full-title&gt;J Autism Dev Disord&lt;/full-title&gt;&lt;/periodical&gt;&lt;pages&gt;2290-300&lt;/pages&gt;&lt;volume&gt;44&lt;/volume&gt;&lt;number&gt;9&lt;/number&gt;&lt;edition&gt;2014/04/01&lt;/edition&gt;&lt;keywords&gt;&lt;keyword&gt;Adult&lt;/keyword&gt;&lt;keyword&gt;Child&lt;/keyword&gt;&lt;keyword&gt;Child Development Disorders, Pervasive/*psychology&lt;/keyword&gt;&lt;keyword&gt;Female&lt;/keyword&gt;&lt;keyword&gt;Humans&lt;/keyword&gt;&lt;keyword&gt;*Interviews as Topic&lt;/keyword&gt;&lt;keyword&gt;Male&lt;/keyword&gt;&lt;keyword&gt;Pilot Projects&lt;/keyword&gt;&lt;keyword&gt;*Social Behavior&lt;/keyword&gt;&lt;keyword&gt;Young Adult&lt;/keyword&gt;&lt;/keywords&gt;&lt;dates&gt;&lt;year&gt;2014&lt;/year&gt;&lt;pub-dates&gt;&lt;date&gt;Sep&lt;/date&gt;&lt;/pub-dates&gt;&lt;/dates&gt;&lt;isbn&gt;1573-3432 (Electronic)&amp;#xD;0162-3257 (Linking)&lt;/isbn&gt;&lt;accession-num&gt;24682707&lt;/accession-num&gt;&lt;urls&gt;&lt;related-urls&gt;&lt;url&gt;https://www.ncbi.nlm.nih.gov/pubmed/24682707&lt;/url&gt;&lt;/related-urls&gt;&lt;/urls&gt;&lt;electronic-resource-num&gt;10.1007/s10803-014-2100-3&lt;/electronic-resource-num&gt;&lt;/record&gt;&lt;/Cite&gt;&lt;/EndNote&gt;</w:instrTex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separate"/>
            </w:r>
            <w:r w:rsidRPr="00B315B9">
              <w:rPr>
                <w:rFonts w:ascii="Arial" w:hAnsi="Arial" w:cs="Arial"/>
                <w:noProof/>
                <w:sz w:val="16"/>
                <w:szCs w:val="16"/>
                <w:lang w:val="en-GB"/>
              </w:rPr>
              <w:t>(Morgan, Leatzow, Clark, &amp; Siller, 2014)</w:t>
            </w: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1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48F27A1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Interview Skills Curriculum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2F03404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The Patient Health Questionnaire-9 (depressive symptoms)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4083FEA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  <w:t>Adult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hideMark/>
          </w:tcPr>
          <w:p w14:paraId="0B88D245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Treatment: n = 13</w:t>
            </w:r>
          </w:p>
          <w:p w14:paraId="1AF767E0" w14:textId="77777777" w:rsidR="00797CDE" w:rsidRPr="00B315B9" w:rsidRDefault="00797CDE" w:rsidP="00E42A3C">
            <w:pPr>
              <w:spacing w:line="252" w:lineRule="auto"/>
              <w:rPr>
                <w:rFonts w:ascii="Arial" w:hAnsi="Arial" w:cs="Arial"/>
                <w:color w:val="000000"/>
                <w:sz w:val="16"/>
                <w:szCs w:val="16"/>
                <w:lang w:val="en-GB"/>
              </w:rPr>
            </w:pPr>
            <w:r w:rsidRPr="00B315B9">
              <w:rPr>
                <w:rFonts w:ascii="Arial" w:hAnsi="Arial" w:cs="Arial"/>
                <w:sz w:val="16"/>
                <w:szCs w:val="16"/>
                <w:lang w:val="en-GB"/>
              </w:rPr>
              <w:t>Control group: n = 15</w:t>
            </w:r>
          </w:p>
        </w:tc>
      </w:tr>
    </w:tbl>
    <w:p w14:paraId="091C44CE" w14:textId="77777777" w:rsidR="00797CDE" w:rsidRDefault="00797CDE" w:rsidP="00797CDE">
      <w:pPr>
        <w:rPr>
          <w:b/>
          <w:bCs/>
          <w:u w:val="single"/>
          <w:lang w:val="en-GB"/>
        </w:rPr>
      </w:pPr>
    </w:p>
    <w:p w14:paraId="1C884EA2" w14:textId="77777777" w:rsidR="00797CDE" w:rsidRDefault="00797CDE" w:rsidP="00797CDE">
      <w:pPr>
        <w:rPr>
          <w:b/>
          <w:bCs/>
          <w:u w:val="single"/>
          <w:lang w:val="en-GB"/>
        </w:rPr>
      </w:pPr>
    </w:p>
    <w:p w14:paraId="188061DA" w14:textId="495B8BF8" w:rsidR="00797CDE" w:rsidRPr="00990A43" w:rsidRDefault="00797CDE" w:rsidP="00797CDE">
      <w:pPr>
        <w:rPr>
          <w:b/>
          <w:bCs/>
          <w:u w:val="single"/>
          <w:lang w:val="en-GB"/>
        </w:rPr>
      </w:pPr>
    </w:p>
    <w:p w14:paraId="1F5C32E8" w14:textId="77777777" w:rsidR="00797CDE" w:rsidRPr="00797CDE" w:rsidRDefault="00797CDE" w:rsidP="001E13AD">
      <w:pPr>
        <w:rPr>
          <w:rFonts w:ascii="Arial" w:hAnsi="Arial" w:cs="Arial"/>
          <w:b/>
          <w:lang w:val="en-GB"/>
        </w:rPr>
      </w:pPr>
    </w:p>
    <w:p w14:paraId="03C0C19F" w14:textId="1BF19E8C" w:rsidR="001E13AD" w:rsidRPr="00FB6BC6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</w:t>
      </w:r>
      <w:r w:rsidR="001E13AD" w:rsidRPr="00FB6BC6">
        <w:rPr>
          <w:rFonts w:ascii="Arial" w:hAnsi="Arial" w:cs="Arial"/>
          <w:b/>
        </w:rPr>
        <w:t xml:space="preserve"> 1</w:t>
      </w:r>
      <w:r w:rsidR="00FD33DB">
        <w:rPr>
          <w:rFonts w:ascii="Arial" w:hAnsi="Arial" w:cs="Arial"/>
          <w:b/>
        </w:rPr>
        <w:t>: Risk of bias assessment for CBT studies</w:t>
      </w:r>
    </w:p>
    <w:p w14:paraId="5632335B" w14:textId="53911817" w:rsidR="001E13AD" w:rsidRPr="00F7268C" w:rsidRDefault="001E13AD" w:rsidP="001E13AD">
      <w:pPr>
        <w:rPr>
          <w:rFonts w:ascii="Arial" w:hAnsi="Arial" w:cs="Arial"/>
        </w:rPr>
      </w:pPr>
      <w:r w:rsidRPr="00F7268C">
        <w:rPr>
          <w:rFonts w:ascii="Arial" w:hAnsi="Arial" w:cs="Arial"/>
          <w:noProof/>
        </w:rPr>
        <w:drawing>
          <wp:inline distT="0" distB="0" distL="0" distR="0" wp14:anchorId="005604F3" wp14:editId="5E58D230">
            <wp:extent cx="4937760" cy="2080260"/>
            <wp:effectExtent l="0" t="0" r="15240" b="1524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4E6F217D" w14:textId="18648EE1" w:rsidR="001E13AD" w:rsidRPr="00F7268C" w:rsidRDefault="001E13AD" w:rsidP="001E13AD">
      <w:pPr>
        <w:rPr>
          <w:rFonts w:ascii="Arial" w:hAnsi="Arial" w:cs="Arial"/>
        </w:rPr>
      </w:pPr>
    </w:p>
    <w:p w14:paraId="64CA18BD" w14:textId="77777777" w:rsidR="001E13AD" w:rsidRPr="00F7268C" w:rsidRDefault="001E13AD" w:rsidP="001E13AD">
      <w:pPr>
        <w:rPr>
          <w:rFonts w:ascii="Arial" w:hAnsi="Arial" w:cs="Arial"/>
        </w:rPr>
      </w:pPr>
    </w:p>
    <w:p w14:paraId="23870B1B" w14:textId="77777777" w:rsidR="00680456" w:rsidRPr="00F7268C" w:rsidRDefault="00680456" w:rsidP="001E13AD">
      <w:pPr>
        <w:rPr>
          <w:rFonts w:ascii="Arial" w:hAnsi="Arial" w:cs="Arial"/>
        </w:rPr>
      </w:pPr>
    </w:p>
    <w:p w14:paraId="3C76A81E" w14:textId="77777777" w:rsidR="00680456" w:rsidRPr="00F7268C" w:rsidRDefault="00680456" w:rsidP="001E13AD">
      <w:pPr>
        <w:rPr>
          <w:rFonts w:ascii="Arial" w:hAnsi="Arial" w:cs="Arial"/>
        </w:rPr>
      </w:pPr>
    </w:p>
    <w:p w14:paraId="4BF98EA2" w14:textId="77777777" w:rsidR="00797CDE" w:rsidRDefault="00797CDE" w:rsidP="001E13AD">
      <w:pPr>
        <w:rPr>
          <w:rFonts w:ascii="Arial" w:hAnsi="Arial" w:cs="Arial"/>
          <w:b/>
        </w:rPr>
      </w:pPr>
    </w:p>
    <w:p w14:paraId="510AD765" w14:textId="77777777" w:rsidR="00797CDE" w:rsidRDefault="00797CDE" w:rsidP="001E13AD">
      <w:pPr>
        <w:rPr>
          <w:rFonts w:ascii="Arial" w:hAnsi="Arial" w:cs="Arial"/>
          <w:b/>
        </w:rPr>
      </w:pPr>
    </w:p>
    <w:p w14:paraId="27EBA2D4" w14:textId="77777777" w:rsidR="00797CDE" w:rsidRDefault="00797CDE" w:rsidP="001E13AD">
      <w:pPr>
        <w:rPr>
          <w:rFonts w:ascii="Arial" w:hAnsi="Arial" w:cs="Arial"/>
          <w:b/>
        </w:rPr>
      </w:pPr>
    </w:p>
    <w:p w14:paraId="446532E6" w14:textId="77777777" w:rsidR="00797CDE" w:rsidRDefault="00797CDE" w:rsidP="001E13AD">
      <w:pPr>
        <w:rPr>
          <w:rFonts w:ascii="Arial" w:hAnsi="Arial" w:cs="Arial"/>
          <w:b/>
        </w:rPr>
      </w:pPr>
    </w:p>
    <w:p w14:paraId="36A85AC6" w14:textId="77777777" w:rsidR="00797CDE" w:rsidRDefault="00797CDE" w:rsidP="001E13AD">
      <w:pPr>
        <w:rPr>
          <w:rFonts w:ascii="Arial" w:hAnsi="Arial" w:cs="Arial"/>
          <w:b/>
        </w:rPr>
      </w:pPr>
    </w:p>
    <w:p w14:paraId="20B9B7BF" w14:textId="77777777" w:rsidR="00797CDE" w:rsidRDefault="00797CDE" w:rsidP="001E13AD">
      <w:pPr>
        <w:rPr>
          <w:rFonts w:ascii="Arial" w:hAnsi="Arial" w:cs="Arial"/>
          <w:b/>
        </w:rPr>
      </w:pPr>
    </w:p>
    <w:p w14:paraId="73175FA5" w14:textId="77777777" w:rsidR="00797CDE" w:rsidRDefault="00797CDE" w:rsidP="001E13AD">
      <w:pPr>
        <w:rPr>
          <w:rFonts w:ascii="Arial" w:hAnsi="Arial" w:cs="Arial"/>
          <w:b/>
        </w:rPr>
      </w:pPr>
    </w:p>
    <w:p w14:paraId="14D09D6C" w14:textId="0FCAD343" w:rsidR="001E13AD" w:rsidRPr="00FB6BC6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figure</w:t>
      </w:r>
      <w:r w:rsidR="001E13AD" w:rsidRPr="00FB6BC6">
        <w:rPr>
          <w:rFonts w:ascii="Arial" w:hAnsi="Arial" w:cs="Arial"/>
          <w:b/>
        </w:rPr>
        <w:t xml:space="preserve"> 2</w:t>
      </w:r>
      <w:r w:rsidR="00FD33DB">
        <w:rPr>
          <w:rFonts w:ascii="Arial" w:hAnsi="Arial" w:cs="Arial"/>
          <w:b/>
        </w:rPr>
        <w:t>: Risk of bias assessment for SST studies</w:t>
      </w:r>
    </w:p>
    <w:p w14:paraId="3530CEB6" w14:textId="074C420B" w:rsidR="001E13AD" w:rsidRPr="00F7268C" w:rsidRDefault="00680456" w:rsidP="001E13AD">
      <w:pPr>
        <w:rPr>
          <w:rFonts w:ascii="Arial" w:hAnsi="Arial" w:cs="Arial"/>
        </w:rPr>
      </w:pPr>
      <w:r w:rsidRPr="00F7268C">
        <w:rPr>
          <w:rFonts w:ascii="Arial" w:hAnsi="Arial" w:cs="Arial"/>
          <w:noProof/>
        </w:rPr>
        <w:drawing>
          <wp:inline distT="0" distB="0" distL="0" distR="0" wp14:anchorId="3DFEA7BC" wp14:editId="2190E1E2">
            <wp:extent cx="4920343" cy="2046515"/>
            <wp:effectExtent l="0" t="0" r="13970" b="1143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138E4B62" w14:textId="54EEA898" w:rsidR="00680456" w:rsidRPr="00F7268C" w:rsidRDefault="00680456" w:rsidP="001E13AD">
      <w:pPr>
        <w:rPr>
          <w:rFonts w:ascii="Arial" w:hAnsi="Arial" w:cs="Arial"/>
        </w:rPr>
      </w:pPr>
    </w:p>
    <w:p w14:paraId="1DE9231D" w14:textId="77777777" w:rsidR="00C01D84" w:rsidRDefault="00C01D84" w:rsidP="001E13AD">
      <w:pPr>
        <w:rPr>
          <w:rFonts w:ascii="Arial" w:hAnsi="Arial" w:cs="Arial"/>
        </w:rPr>
      </w:pPr>
    </w:p>
    <w:p w14:paraId="2FD03CED" w14:textId="77777777" w:rsidR="00C01D84" w:rsidRDefault="00C01D84" w:rsidP="001E13AD">
      <w:pPr>
        <w:rPr>
          <w:rFonts w:ascii="Arial" w:hAnsi="Arial" w:cs="Arial"/>
        </w:rPr>
      </w:pPr>
    </w:p>
    <w:p w14:paraId="62C6BFAF" w14:textId="4AA3F46B" w:rsidR="00680456" w:rsidRPr="00FB6BC6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</w:t>
      </w:r>
      <w:r w:rsidR="00680456" w:rsidRPr="00FB6BC6">
        <w:rPr>
          <w:rFonts w:ascii="Arial" w:hAnsi="Arial" w:cs="Arial"/>
          <w:b/>
        </w:rPr>
        <w:t xml:space="preserve"> 3</w:t>
      </w:r>
      <w:r w:rsidR="00FD33DB">
        <w:rPr>
          <w:rFonts w:ascii="Arial" w:hAnsi="Arial" w:cs="Arial"/>
          <w:b/>
        </w:rPr>
        <w:t>: Forrest plot including RCTs on CBT for individuals from all ages with ASD and symptoms of anxiety</w:t>
      </w:r>
    </w:p>
    <w:p w14:paraId="5C7B3703" w14:textId="3B50BAFA" w:rsidR="00680456" w:rsidRPr="00F7268C" w:rsidRDefault="00680456" w:rsidP="001E13AD">
      <w:pPr>
        <w:rPr>
          <w:rFonts w:ascii="Arial" w:hAnsi="Arial" w:cs="Arial"/>
        </w:rPr>
      </w:pPr>
      <w:r w:rsidRPr="00F7268C">
        <w:rPr>
          <w:rFonts w:ascii="Arial" w:hAnsi="Arial" w:cs="Arial"/>
          <w:noProof/>
        </w:rPr>
        <w:drawing>
          <wp:anchor distT="0" distB="0" distL="114300" distR="114300" simplePos="0" relativeHeight="251658240" behindDoc="0" locked="0" layoutInCell="1" allowOverlap="1" wp14:anchorId="48EF6C96" wp14:editId="599F5E66">
            <wp:simplePos x="0" y="0"/>
            <wp:positionH relativeFrom="column">
              <wp:posOffset>-58057</wp:posOffset>
            </wp:positionH>
            <wp:positionV relativeFrom="paragraph">
              <wp:posOffset>43542</wp:posOffset>
            </wp:positionV>
            <wp:extent cx="6502138" cy="3207657"/>
            <wp:effectExtent l="0" t="0" r="635" b="5715"/>
            <wp:wrapNone/>
            <wp:docPr id="5" name="Afbeelding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Afbeelding 4"/>
                    <pic:cNvPicPr>
                      <a:picLocks noChangeAspect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99" t="14698" r="7302" b="29298"/>
                    <a:stretch/>
                  </pic:blipFill>
                  <pic:spPr bwMode="auto">
                    <a:xfrm>
                      <a:off x="0" y="0"/>
                      <a:ext cx="6502138" cy="32076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233F59A" w14:textId="2BF8ECD4" w:rsidR="001E13AD" w:rsidRPr="00F7268C" w:rsidRDefault="001E13AD" w:rsidP="001E13AD">
      <w:pPr>
        <w:rPr>
          <w:rFonts w:ascii="Arial" w:hAnsi="Arial" w:cs="Arial"/>
        </w:rPr>
      </w:pPr>
    </w:p>
    <w:p w14:paraId="3E61E5B8" w14:textId="53D626D3" w:rsidR="001E13AD" w:rsidRDefault="001E13AD" w:rsidP="001E13AD">
      <w:pPr>
        <w:rPr>
          <w:rFonts w:ascii="Arial" w:hAnsi="Arial" w:cs="Arial"/>
        </w:rPr>
      </w:pPr>
    </w:p>
    <w:p w14:paraId="599C589F" w14:textId="5E00C226" w:rsidR="00C01D84" w:rsidRDefault="00C01D84" w:rsidP="001E13AD">
      <w:pPr>
        <w:rPr>
          <w:rFonts w:ascii="Arial" w:hAnsi="Arial" w:cs="Arial"/>
        </w:rPr>
      </w:pPr>
    </w:p>
    <w:p w14:paraId="5E250558" w14:textId="4D4ADD21" w:rsidR="00C01D84" w:rsidRDefault="00C01D84" w:rsidP="001E13AD">
      <w:pPr>
        <w:rPr>
          <w:rFonts w:ascii="Arial" w:hAnsi="Arial" w:cs="Arial"/>
        </w:rPr>
      </w:pPr>
    </w:p>
    <w:p w14:paraId="4C1224DD" w14:textId="6F1CFF02" w:rsidR="00C01D84" w:rsidRDefault="00C01D84" w:rsidP="001E13AD">
      <w:pPr>
        <w:rPr>
          <w:rFonts w:ascii="Arial" w:hAnsi="Arial" w:cs="Arial"/>
        </w:rPr>
      </w:pPr>
    </w:p>
    <w:p w14:paraId="466FEFEE" w14:textId="4F544F35" w:rsidR="00C01D84" w:rsidRDefault="00C01D84" w:rsidP="001E13AD">
      <w:pPr>
        <w:rPr>
          <w:rFonts w:ascii="Arial" w:hAnsi="Arial" w:cs="Arial"/>
        </w:rPr>
      </w:pPr>
    </w:p>
    <w:p w14:paraId="706F849C" w14:textId="013F4525" w:rsidR="00C01D84" w:rsidRDefault="00C01D84" w:rsidP="001E13AD">
      <w:pPr>
        <w:rPr>
          <w:rFonts w:ascii="Arial" w:hAnsi="Arial" w:cs="Arial"/>
        </w:rPr>
      </w:pPr>
    </w:p>
    <w:p w14:paraId="734C4247" w14:textId="4F979395" w:rsidR="00C01D84" w:rsidRDefault="00C01D84" w:rsidP="001E13AD">
      <w:pPr>
        <w:rPr>
          <w:rFonts w:ascii="Arial" w:hAnsi="Arial" w:cs="Arial"/>
        </w:rPr>
      </w:pPr>
    </w:p>
    <w:p w14:paraId="05058ED4" w14:textId="77777777" w:rsidR="00C01D84" w:rsidRPr="00F7268C" w:rsidRDefault="00C01D84" w:rsidP="001E13AD">
      <w:pPr>
        <w:rPr>
          <w:rFonts w:ascii="Arial" w:hAnsi="Arial" w:cs="Arial"/>
        </w:rPr>
      </w:pPr>
    </w:p>
    <w:p w14:paraId="4CB69657" w14:textId="5CE2DE51" w:rsidR="001E13AD" w:rsidRPr="00F7268C" w:rsidRDefault="001E13AD" w:rsidP="001E13AD">
      <w:pPr>
        <w:rPr>
          <w:rFonts w:ascii="Arial" w:hAnsi="Arial" w:cs="Arial"/>
        </w:rPr>
      </w:pPr>
    </w:p>
    <w:p w14:paraId="13B260EC" w14:textId="0C5721D5" w:rsidR="001E13AD" w:rsidRPr="00F7268C" w:rsidRDefault="001E13AD" w:rsidP="001E13AD">
      <w:pPr>
        <w:rPr>
          <w:rFonts w:ascii="Arial" w:hAnsi="Arial" w:cs="Arial"/>
        </w:rPr>
      </w:pPr>
    </w:p>
    <w:p w14:paraId="3D3D04FE" w14:textId="482C216B" w:rsidR="001E13AD" w:rsidRPr="00F7268C" w:rsidRDefault="001E13AD" w:rsidP="001E13AD">
      <w:pPr>
        <w:rPr>
          <w:rFonts w:ascii="Arial" w:hAnsi="Arial" w:cs="Arial"/>
        </w:rPr>
      </w:pPr>
    </w:p>
    <w:p w14:paraId="68F55425" w14:textId="49595E85" w:rsidR="001E13AD" w:rsidRPr="00F7268C" w:rsidRDefault="001E13AD" w:rsidP="001E13AD">
      <w:pPr>
        <w:rPr>
          <w:rFonts w:ascii="Arial" w:hAnsi="Arial" w:cs="Arial"/>
        </w:rPr>
      </w:pPr>
    </w:p>
    <w:p w14:paraId="26AA0169" w14:textId="535CA39E" w:rsidR="001E13AD" w:rsidRPr="00F7268C" w:rsidRDefault="001E13AD" w:rsidP="001E13AD">
      <w:pPr>
        <w:rPr>
          <w:rFonts w:ascii="Arial" w:hAnsi="Arial" w:cs="Arial"/>
        </w:rPr>
      </w:pPr>
    </w:p>
    <w:p w14:paraId="6304D72F" w14:textId="77777777" w:rsidR="001E13AD" w:rsidRPr="00F7268C" w:rsidRDefault="001E13AD" w:rsidP="001E13AD">
      <w:pPr>
        <w:rPr>
          <w:rFonts w:ascii="Arial" w:hAnsi="Arial" w:cs="Arial"/>
        </w:rPr>
      </w:pPr>
    </w:p>
    <w:p w14:paraId="4BC00F33" w14:textId="77777777" w:rsidR="001E13AD" w:rsidRPr="00F7268C" w:rsidRDefault="001E13AD" w:rsidP="001E13AD">
      <w:pPr>
        <w:rPr>
          <w:rFonts w:ascii="Arial" w:hAnsi="Arial" w:cs="Arial"/>
        </w:rPr>
      </w:pPr>
    </w:p>
    <w:p w14:paraId="0C957798" w14:textId="77777777" w:rsidR="00797CDE" w:rsidRDefault="00797CDE" w:rsidP="001E13AD">
      <w:pPr>
        <w:rPr>
          <w:rFonts w:ascii="Arial" w:hAnsi="Arial" w:cs="Arial"/>
          <w:b/>
        </w:rPr>
      </w:pPr>
    </w:p>
    <w:p w14:paraId="3F8A11C2" w14:textId="77777777" w:rsidR="00797CDE" w:rsidRDefault="00797CDE" w:rsidP="001E13AD">
      <w:pPr>
        <w:rPr>
          <w:rFonts w:ascii="Arial" w:hAnsi="Arial" w:cs="Arial"/>
          <w:b/>
        </w:rPr>
      </w:pPr>
    </w:p>
    <w:p w14:paraId="0A95098E" w14:textId="5D19BD8F" w:rsidR="001E13AD" w:rsidRPr="00FB6BC6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</w:t>
      </w:r>
      <w:r w:rsidR="00680456" w:rsidRPr="00FB6BC6">
        <w:rPr>
          <w:rFonts w:ascii="Arial" w:hAnsi="Arial" w:cs="Arial"/>
          <w:b/>
        </w:rPr>
        <w:t xml:space="preserve"> 4</w:t>
      </w:r>
      <w:r w:rsidR="00FD33DB">
        <w:rPr>
          <w:rFonts w:ascii="Arial" w:hAnsi="Arial" w:cs="Arial"/>
          <w:b/>
        </w:rPr>
        <w:t>: Forrest plot including RCTs on CBT for individuals from all ages with ASD and symptoms of depression</w:t>
      </w:r>
    </w:p>
    <w:p w14:paraId="34ED3B76" w14:textId="79E1BF0C" w:rsidR="00680456" w:rsidRPr="00F7268C" w:rsidRDefault="008702A7" w:rsidP="001E13AD">
      <w:pPr>
        <w:rPr>
          <w:rFonts w:ascii="Arial" w:hAnsi="Arial" w:cs="Arial"/>
        </w:rPr>
      </w:pPr>
      <w:r w:rsidRPr="00FB6BC6">
        <w:rPr>
          <w:rFonts w:ascii="Arial" w:hAnsi="Arial" w:cs="Arial"/>
          <w:b/>
          <w:noProof/>
        </w:rPr>
        <w:drawing>
          <wp:anchor distT="0" distB="0" distL="114300" distR="114300" simplePos="0" relativeHeight="251659264" behindDoc="0" locked="0" layoutInCell="1" allowOverlap="1" wp14:anchorId="14A18F02" wp14:editId="5BF4566A">
            <wp:simplePos x="0" y="0"/>
            <wp:positionH relativeFrom="column">
              <wp:posOffset>-299</wp:posOffset>
            </wp:positionH>
            <wp:positionV relativeFrom="paragraph">
              <wp:posOffset>147059</wp:posOffset>
            </wp:positionV>
            <wp:extent cx="6197600" cy="2159797"/>
            <wp:effectExtent l="0" t="0" r="0" b="0"/>
            <wp:wrapNone/>
            <wp:docPr id="3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fbeelding 1"/>
                    <pic:cNvPicPr>
                      <a:picLocks noChangeAspect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03" t="13578" r="6923" b="46126"/>
                    <a:stretch/>
                  </pic:blipFill>
                  <pic:spPr bwMode="auto">
                    <a:xfrm>
                      <a:off x="0" y="0"/>
                      <a:ext cx="6197600" cy="21597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29C459C" w14:textId="0936F6DE" w:rsidR="001E13AD" w:rsidRPr="00F7268C" w:rsidRDefault="001E13AD" w:rsidP="001E13AD">
      <w:pPr>
        <w:rPr>
          <w:rFonts w:ascii="Arial" w:hAnsi="Arial" w:cs="Arial"/>
        </w:rPr>
      </w:pPr>
    </w:p>
    <w:p w14:paraId="10272DEB" w14:textId="77777777" w:rsidR="001E13AD" w:rsidRPr="00F7268C" w:rsidRDefault="001E13AD" w:rsidP="001E13AD">
      <w:pPr>
        <w:rPr>
          <w:rFonts w:ascii="Arial" w:hAnsi="Arial" w:cs="Arial"/>
        </w:rPr>
      </w:pPr>
    </w:p>
    <w:p w14:paraId="4A194558" w14:textId="77777777" w:rsidR="001E13AD" w:rsidRPr="00F7268C" w:rsidRDefault="001E13AD" w:rsidP="001E13AD">
      <w:pPr>
        <w:rPr>
          <w:rFonts w:ascii="Arial" w:hAnsi="Arial" w:cs="Arial"/>
        </w:rPr>
      </w:pPr>
    </w:p>
    <w:p w14:paraId="46862AEB" w14:textId="77777777" w:rsidR="001E13AD" w:rsidRPr="00F7268C" w:rsidRDefault="001E13AD" w:rsidP="001E13AD">
      <w:pPr>
        <w:rPr>
          <w:rFonts w:ascii="Arial" w:hAnsi="Arial" w:cs="Arial"/>
        </w:rPr>
      </w:pPr>
    </w:p>
    <w:p w14:paraId="24294D11" w14:textId="77777777" w:rsidR="001E13AD" w:rsidRPr="00F7268C" w:rsidRDefault="001E13AD" w:rsidP="001E13AD">
      <w:pPr>
        <w:rPr>
          <w:rFonts w:ascii="Arial" w:hAnsi="Arial" w:cs="Arial"/>
        </w:rPr>
      </w:pPr>
    </w:p>
    <w:p w14:paraId="5F7E5AE4" w14:textId="0A5B1B0E" w:rsidR="001E13AD" w:rsidRPr="00F7268C" w:rsidRDefault="001E13AD" w:rsidP="001E13AD">
      <w:pPr>
        <w:rPr>
          <w:rFonts w:ascii="Arial" w:hAnsi="Arial" w:cs="Arial"/>
        </w:rPr>
      </w:pPr>
    </w:p>
    <w:p w14:paraId="64299005" w14:textId="1FF80DDC" w:rsidR="00680456" w:rsidRDefault="00680456" w:rsidP="001E13AD">
      <w:pPr>
        <w:rPr>
          <w:rFonts w:ascii="Arial" w:hAnsi="Arial" w:cs="Arial"/>
        </w:rPr>
      </w:pPr>
    </w:p>
    <w:p w14:paraId="0A388692" w14:textId="358F33C1" w:rsidR="008702A7" w:rsidRDefault="008702A7" w:rsidP="001E13AD">
      <w:pPr>
        <w:rPr>
          <w:rFonts w:ascii="Arial" w:hAnsi="Arial" w:cs="Arial"/>
        </w:rPr>
      </w:pPr>
    </w:p>
    <w:p w14:paraId="51C14D1A" w14:textId="7FB7BE0D" w:rsidR="008702A7" w:rsidRDefault="008702A7" w:rsidP="001E13AD">
      <w:pPr>
        <w:rPr>
          <w:rFonts w:ascii="Arial" w:hAnsi="Arial" w:cs="Arial"/>
        </w:rPr>
      </w:pPr>
    </w:p>
    <w:p w14:paraId="4702F03C" w14:textId="56C6FCD8" w:rsidR="008702A7" w:rsidRDefault="008702A7" w:rsidP="001E13AD">
      <w:pPr>
        <w:rPr>
          <w:rFonts w:ascii="Arial" w:hAnsi="Arial" w:cs="Arial"/>
        </w:rPr>
      </w:pPr>
    </w:p>
    <w:p w14:paraId="2ADEDC83" w14:textId="42BE5299" w:rsidR="008702A7" w:rsidRDefault="008702A7" w:rsidP="001E13AD">
      <w:pPr>
        <w:rPr>
          <w:rFonts w:ascii="Arial" w:hAnsi="Arial" w:cs="Arial"/>
        </w:rPr>
      </w:pPr>
    </w:p>
    <w:p w14:paraId="1A739C97" w14:textId="604AFAA3" w:rsidR="008702A7" w:rsidRDefault="008702A7" w:rsidP="001E13AD">
      <w:pPr>
        <w:rPr>
          <w:rFonts w:ascii="Arial" w:hAnsi="Arial" w:cs="Arial"/>
        </w:rPr>
      </w:pPr>
    </w:p>
    <w:p w14:paraId="377E1861" w14:textId="77777777" w:rsidR="008702A7" w:rsidRPr="00F7268C" w:rsidRDefault="008702A7" w:rsidP="001E13AD">
      <w:pPr>
        <w:rPr>
          <w:rFonts w:ascii="Arial" w:hAnsi="Arial" w:cs="Arial"/>
        </w:rPr>
      </w:pPr>
    </w:p>
    <w:p w14:paraId="18ED5A10" w14:textId="64A4DD1F" w:rsidR="00680456" w:rsidRPr="00F7268C" w:rsidRDefault="00680456" w:rsidP="001E13AD">
      <w:pPr>
        <w:rPr>
          <w:rFonts w:ascii="Arial" w:hAnsi="Arial" w:cs="Arial"/>
        </w:rPr>
      </w:pPr>
    </w:p>
    <w:p w14:paraId="2F4FA0F5" w14:textId="6B5CC032" w:rsidR="00680456" w:rsidRPr="00FB6BC6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</w:t>
      </w:r>
      <w:r w:rsidR="00F601F5" w:rsidRPr="00FB6BC6">
        <w:rPr>
          <w:rFonts w:ascii="Arial" w:hAnsi="Arial" w:cs="Arial"/>
          <w:b/>
        </w:rPr>
        <w:t xml:space="preserve"> 5</w:t>
      </w:r>
      <w:r w:rsidR="00FD33DB">
        <w:rPr>
          <w:rFonts w:ascii="Arial" w:hAnsi="Arial" w:cs="Arial"/>
          <w:b/>
        </w:rPr>
        <w:t>: Forrest plot including RCTs on CBT for individuals from all ages with ASD and symptoms of OCD</w:t>
      </w:r>
    </w:p>
    <w:p w14:paraId="7848D11A" w14:textId="5B292C04" w:rsidR="00F601F5" w:rsidRPr="00F7268C" w:rsidRDefault="008702A7" w:rsidP="001E13AD">
      <w:pPr>
        <w:rPr>
          <w:rFonts w:ascii="Arial" w:hAnsi="Arial" w:cs="Arial"/>
        </w:rPr>
      </w:pPr>
      <w:r w:rsidRPr="00FB6BC6">
        <w:rPr>
          <w:rFonts w:ascii="Arial" w:hAnsi="Arial" w:cs="Arial"/>
          <w:b/>
          <w:noProof/>
        </w:rPr>
        <w:drawing>
          <wp:anchor distT="0" distB="0" distL="114300" distR="114300" simplePos="0" relativeHeight="251667456" behindDoc="0" locked="0" layoutInCell="1" allowOverlap="1" wp14:anchorId="558A6C72" wp14:editId="3A6F26D5">
            <wp:simplePos x="0" y="0"/>
            <wp:positionH relativeFrom="column">
              <wp:posOffset>-94689</wp:posOffset>
            </wp:positionH>
            <wp:positionV relativeFrom="paragraph">
              <wp:posOffset>85650</wp:posOffset>
            </wp:positionV>
            <wp:extent cx="6211570" cy="2141855"/>
            <wp:effectExtent l="0" t="0" r="0" b="4445"/>
            <wp:wrapNone/>
            <wp:docPr id="13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fbeelding 1"/>
                    <pic:cNvPicPr>
                      <a:picLocks noChangeAspect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406" t="14757" r="10453" b="48832"/>
                    <a:stretch/>
                  </pic:blipFill>
                  <pic:spPr bwMode="auto">
                    <a:xfrm>
                      <a:off x="0" y="0"/>
                      <a:ext cx="6211570" cy="21418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51F2C8F" w14:textId="37FD28F7" w:rsidR="00680456" w:rsidRPr="00F7268C" w:rsidRDefault="00680456" w:rsidP="001E13AD">
      <w:pPr>
        <w:rPr>
          <w:rFonts w:ascii="Arial" w:hAnsi="Arial" w:cs="Arial"/>
        </w:rPr>
      </w:pPr>
    </w:p>
    <w:p w14:paraId="06195C5B" w14:textId="311A8326" w:rsidR="00680456" w:rsidRPr="00F7268C" w:rsidRDefault="00680456" w:rsidP="001E13AD">
      <w:pPr>
        <w:rPr>
          <w:rFonts w:ascii="Arial" w:hAnsi="Arial" w:cs="Arial"/>
        </w:rPr>
      </w:pPr>
    </w:p>
    <w:p w14:paraId="05DB35F5" w14:textId="738E4C90" w:rsidR="00680456" w:rsidRPr="00F7268C" w:rsidRDefault="00680456" w:rsidP="001E13AD">
      <w:pPr>
        <w:rPr>
          <w:rFonts w:ascii="Arial" w:hAnsi="Arial" w:cs="Arial"/>
        </w:rPr>
      </w:pPr>
    </w:p>
    <w:p w14:paraId="60B64081" w14:textId="17C3C092" w:rsidR="00680456" w:rsidRPr="00F7268C" w:rsidRDefault="00680456" w:rsidP="001E13AD">
      <w:pPr>
        <w:rPr>
          <w:rFonts w:ascii="Arial" w:hAnsi="Arial" w:cs="Arial"/>
        </w:rPr>
      </w:pPr>
    </w:p>
    <w:p w14:paraId="29BDAF6A" w14:textId="40542E22" w:rsidR="00F601F5" w:rsidRPr="00F7268C" w:rsidRDefault="00F601F5" w:rsidP="001E13AD">
      <w:pPr>
        <w:rPr>
          <w:rFonts w:ascii="Arial" w:hAnsi="Arial" w:cs="Arial"/>
        </w:rPr>
      </w:pPr>
    </w:p>
    <w:p w14:paraId="173B1609" w14:textId="0057757C" w:rsidR="00F601F5" w:rsidRPr="00F7268C" w:rsidRDefault="00F601F5" w:rsidP="001E13AD">
      <w:pPr>
        <w:rPr>
          <w:rFonts w:ascii="Arial" w:hAnsi="Arial" w:cs="Arial"/>
        </w:rPr>
      </w:pPr>
    </w:p>
    <w:p w14:paraId="4E37B5D5" w14:textId="11EBF2D4" w:rsidR="00F601F5" w:rsidRPr="00F7268C" w:rsidRDefault="00F601F5" w:rsidP="001E13AD">
      <w:pPr>
        <w:rPr>
          <w:rFonts w:ascii="Arial" w:hAnsi="Arial" w:cs="Arial"/>
        </w:rPr>
      </w:pPr>
    </w:p>
    <w:p w14:paraId="334B7728" w14:textId="53089BBE" w:rsidR="00F601F5" w:rsidRPr="00F7268C" w:rsidRDefault="00F601F5" w:rsidP="001E13AD">
      <w:pPr>
        <w:rPr>
          <w:rFonts w:ascii="Arial" w:hAnsi="Arial" w:cs="Arial"/>
        </w:rPr>
      </w:pPr>
    </w:p>
    <w:p w14:paraId="02783CB0" w14:textId="3B2DFC11" w:rsidR="00F601F5" w:rsidRPr="00F7268C" w:rsidRDefault="00F601F5" w:rsidP="001E13AD">
      <w:pPr>
        <w:rPr>
          <w:rFonts w:ascii="Arial" w:hAnsi="Arial" w:cs="Arial"/>
        </w:rPr>
      </w:pPr>
    </w:p>
    <w:p w14:paraId="3F15A8B3" w14:textId="5C6C4238" w:rsidR="00F601F5" w:rsidRPr="00F7268C" w:rsidRDefault="00F601F5" w:rsidP="001E13AD">
      <w:pPr>
        <w:rPr>
          <w:rFonts w:ascii="Arial" w:hAnsi="Arial" w:cs="Arial"/>
        </w:rPr>
      </w:pPr>
    </w:p>
    <w:p w14:paraId="7ADC2BDA" w14:textId="09A4797E" w:rsidR="00680456" w:rsidRPr="00F7268C" w:rsidRDefault="00680456" w:rsidP="001E13AD">
      <w:pPr>
        <w:rPr>
          <w:rFonts w:ascii="Arial" w:hAnsi="Arial" w:cs="Arial"/>
        </w:rPr>
      </w:pPr>
    </w:p>
    <w:p w14:paraId="0D71D53E" w14:textId="1B39B8ED" w:rsidR="001E13AD" w:rsidRPr="00F7268C" w:rsidRDefault="001E13AD" w:rsidP="001E13AD">
      <w:pPr>
        <w:rPr>
          <w:rFonts w:ascii="Arial" w:hAnsi="Arial" w:cs="Arial"/>
        </w:rPr>
      </w:pPr>
    </w:p>
    <w:p w14:paraId="71C0B625" w14:textId="7D8C3F3D" w:rsidR="00F601F5" w:rsidRPr="00FB6BC6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</w:t>
      </w:r>
      <w:r w:rsidR="00F601F5" w:rsidRPr="00FB6BC6">
        <w:rPr>
          <w:rFonts w:ascii="Arial" w:hAnsi="Arial" w:cs="Arial"/>
          <w:b/>
        </w:rPr>
        <w:t xml:space="preserve"> 6</w:t>
      </w:r>
      <w:r w:rsidR="00FD33DB">
        <w:rPr>
          <w:rFonts w:ascii="Arial" w:hAnsi="Arial" w:cs="Arial"/>
          <w:b/>
        </w:rPr>
        <w:t>: Forrest plot including RCTs on SST for individuals from all ages with ASD and symptoms of anxiety</w:t>
      </w:r>
    </w:p>
    <w:p w14:paraId="7F5027E2" w14:textId="340F5CF8" w:rsidR="00F601F5" w:rsidRPr="00F7268C" w:rsidRDefault="008702A7" w:rsidP="001E13AD">
      <w:pPr>
        <w:rPr>
          <w:rFonts w:ascii="Arial" w:hAnsi="Arial" w:cs="Arial"/>
        </w:rPr>
      </w:pPr>
      <w:r w:rsidRPr="00F7268C">
        <w:rPr>
          <w:rFonts w:ascii="Arial" w:hAnsi="Arial" w:cs="Arial"/>
          <w:noProof/>
        </w:rPr>
        <w:drawing>
          <wp:anchor distT="0" distB="0" distL="114300" distR="114300" simplePos="0" relativeHeight="251668480" behindDoc="0" locked="0" layoutInCell="1" allowOverlap="1" wp14:anchorId="12E863A6" wp14:editId="19218663">
            <wp:simplePos x="0" y="0"/>
            <wp:positionH relativeFrom="column">
              <wp:posOffset>-94428</wp:posOffset>
            </wp:positionH>
            <wp:positionV relativeFrom="paragraph">
              <wp:posOffset>67198</wp:posOffset>
            </wp:positionV>
            <wp:extent cx="6400800" cy="2189927"/>
            <wp:effectExtent l="0" t="0" r="0" b="0"/>
            <wp:wrapNone/>
            <wp:docPr id="6" name="Afbeelding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Afbeelding 4"/>
                    <pic:cNvPicPr>
                      <a:picLocks noChangeAspect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49" t="14951" r="6732" b="45514"/>
                    <a:stretch/>
                  </pic:blipFill>
                  <pic:spPr bwMode="auto">
                    <a:xfrm>
                      <a:off x="0" y="0"/>
                      <a:ext cx="6400800" cy="21899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EADBBD3" w14:textId="792AC989" w:rsidR="00F601F5" w:rsidRPr="00F7268C" w:rsidRDefault="00F601F5" w:rsidP="001E13AD">
      <w:pPr>
        <w:rPr>
          <w:rFonts w:ascii="Arial" w:hAnsi="Arial" w:cs="Arial"/>
        </w:rPr>
      </w:pPr>
    </w:p>
    <w:p w14:paraId="20E3186B" w14:textId="592AAA7F" w:rsidR="008702A7" w:rsidRDefault="008702A7" w:rsidP="001E13AD">
      <w:pPr>
        <w:rPr>
          <w:rFonts w:ascii="Arial" w:hAnsi="Arial" w:cs="Arial"/>
        </w:rPr>
      </w:pPr>
    </w:p>
    <w:p w14:paraId="76BDF378" w14:textId="063A5B14" w:rsidR="008702A7" w:rsidRDefault="008702A7" w:rsidP="001E13AD">
      <w:pPr>
        <w:rPr>
          <w:rFonts w:ascii="Arial" w:hAnsi="Arial" w:cs="Arial"/>
          <w:b/>
        </w:rPr>
      </w:pPr>
    </w:p>
    <w:p w14:paraId="52A9A452" w14:textId="027D8F50" w:rsidR="008702A7" w:rsidRDefault="008702A7" w:rsidP="001E13AD">
      <w:pPr>
        <w:rPr>
          <w:rFonts w:ascii="Arial" w:hAnsi="Arial" w:cs="Arial"/>
          <w:b/>
        </w:rPr>
      </w:pPr>
    </w:p>
    <w:p w14:paraId="32DD8935" w14:textId="33FEC81F" w:rsidR="008702A7" w:rsidRDefault="008702A7" w:rsidP="001E13AD">
      <w:pPr>
        <w:rPr>
          <w:rFonts w:ascii="Arial" w:hAnsi="Arial" w:cs="Arial"/>
          <w:b/>
        </w:rPr>
      </w:pPr>
    </w:p>
    <w:p w14:paraId="3D8DB21D" w14:textId="027FB39D" w:rsidR="008702A7" w:rsidRDefault="008702A7" w:rsidP="001E13AD">
      <w:pPr>
        <w:rPr>
          <w:rFonts w:ascii="Arial" w:hAnsi="Arial" w:cs="Arial"/>
          <w:b/>
        </w:rPr>
      </w:pPr>
    </w:p>
    <w:p w14:paraId="3D1D98CA" w14:textId="3A8BC5EA" w:rsidR="008702A7" w:rsidRDefault="008702A7" w:rsidP="001E13AD">
      <w:pPr>
        <w:rPr>
          <w:rFonts w:ascii="Arial" w:hAnsi="Arial" w:cs="Arial"/>
          <w:b/>
        </w:rPr>
      </w:pPr>
    </w:p>
    <w:p w14:paraId="1B331563" w14:textId="5243D587" w:rsidR="008702A7" w:rsidRDefault="008702A7" w:rsidP="001E13AD">
      <w:pPr>
        <w:rPr>
          <w:rFonts w:ascii="Arial" w:hAnsi="Arial" w:cs="Arial"/>
          <w:b/>
        </w:rPr>
      </w:pPr>
    </w:p>
    <w:p w14:paraId="468CC8AC" w14:textId="4215E3E8" w:rsidR="008702A7" w:rsidRDefault="008702A7" w:rsidP="001E13AD">
      <w:pPr>
        <w:rPr>
          <w:rFonts w:ascii="Arial" w:hAnsi="Arial" w:cs="Arial"/>
          <w:b/>
        </w:rPr>
      </w:pPr>
    </w:p>
    <w:p w14:paraId="3FAAEE7B" w14:textId="2DDDC984" w:rsidR="008702A7" w:rsidRDefault="008702A7" w:rsidP="001E13AD">
      <w:pPr>
        <w:rPr>
          <w:rFonts w:ascii="Arial" w:hAnsi="Arial" w:cs="Arial"/>
          <w:b/>
        </w:rPr>
      </w:pPr>
    </w:p>
    <w:p w14:paraId="5A4435EC" w14:textId="4403ECC2" w:rsidR="008702A7" w:rsidRDefault="008702A7" w:rsidP="001E13AD">
      <w:pPr>
        <w:rPr>
          <w:rFonts w:ascii="Arial" w:hAnsi="Arial" w:cs="Arial"/>
          <w:b/>
        </w:rPr>
      </w:pPr>
    </w:p>
    <w:p w14:paraId="69237536" w14:textId="6FF56422" w:rsidR="008702A7" w:rsidRDefault="008702A7" w:rsidP="001E13AD">
      <w:pPr>
        <w:rPr>
          <w:rFonts w:ascii="Arial" w:hAnsi="Arial" w:cs="Arial"/>
          <w:b/>
        </w:rPr>
      </w:pPr>
    </w:p>
    <w:p w14:paraId="152A67FC" w14:textId="16E3F7E8" w:rsidR="008702A7" w:rsidRDefault="008702A7" w:rsidP="001E13AD">
      <w:pPr>
        <w:rPr>
          <w:rFonts w:ascii="Arial" w:hAnsi="Arial" w:cs="Arial"/>
          <w:b/>
        </w:rPr>
      </w:pPr>
    </w:p>
    <w:p w14:paraId="42AA2C17" w14:textId="77777777" w:rsidR="008702A7" w:rsidRDefault="008702A7" w:rsidP="001E13AD">
      <w:pPr>
        <w:rPr>
          <w:rFonts w:ascii="Arial" w:hAnsi="Arial" w:cs="Arial"/>
          <w:b/>
        </w:rPr>
      </w:pPr>
    </w:p>
    <w:p w14:paraId="08D4230B" w14:textId="5BB95A1D" w:rsidR="00F9361C" w:rsidRPr="00F9361C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</w:t>
      </w:r>
      <w:r w:rsidR="00F9361C" w:rsidRPr="00F9361C">
        <w:rPr>
          <w:rFonts w:ascii="Arial" w:hAnsi="Arial" w:cs="Arial"/>
          <w:b/>
        </w:rPr>
        <w:t xml:space="preserve"> 7</w:t>
      </w:r>
      <w:r w:rsidR="00F9361C">
        <w:rPr>
          <w:rFonts w:ascii="Arial" w:hAnsi="Arial" w:cs="Arial"/>
          <w:b/>
        </w:rPr>
        <w:t>: Forrest plot including RCTs on SST for individuals from all ages with ASD and symptoms of depression</w:t>
      </w:r>
    </w:p>
    <w:p w14:paraId="3D29B04C" w14:textId="7A1B9B21" w:rsidR="00F9361C" w:rsidRDefault="00F9361C" w:rsidP="001E13AD">
      <w:pPr>
        <w:rPr>
          <w:rFonts w:ascii="Arial" w:hAnsi="Arial" w:cs="Arial"/>
        </w:rPr>
      </w:pPr>
    </w:p>
    <w:p w14:paraId="280D0D4E" w14:textId="101B410B" w:rsidR="00F9361C" w:rsidRDefault="00F66D69" w:rsidP="001E13AD">
      <w:pPr>
        <w:rPr>
          <w:rFonts w:ascii="Arial" w:hAnsi="Arial" w:cs="Arial"/>
        </w:rPr>
      </w:pPr>
      <w:r w:rsidRPr="00F9361C">
        <w:rPr>
          <w:rFonts w:ascii="Arial" w:hAnsi="Arial" w:cs="Arial"/>
          <w:noProof/>
        </w:rPr>
        <w:drawing>
          <wp:anchor distT="0" distB="0" distL="114300" distR="114300" simplePos="0" relativeHeight="251664384" behindDoc="0" locked="0" layoutInCell="1" allowOverlap="1" wp14:anchorId="021986FD" wp14:editId="5CC57EA2">
            <wp:simplePos x="0" y="0"/>
            <wp:positionH relativeFrom="column">
              <wp:posOffset>-40229</wp:posOffset>
            </wp:positionH>
            <wp:positionV relativeFrom="paragraph">
              <wp:posOffset>38773</wp:posOffset>
            </wp:positionV>
            <wp:extent cx="6131859" cy="2120653"/>
            <wp:effectExtent l="0" t="0" r="2540" b="635"/>
            <wp:wrapNone/>
            <wp:docPr id="12" name="Afbeelding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fbeelding 2"/>
                    <pic:cNvPicPr>
                      <a:picLocks noChangeAspect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688" t="15204" r="10390" b="47923"/>
                    <a:stretch/>
                  </pic:blipFill>
                  <pic:spPr bwMode="auto">
                    <a:xfrm>
                      <a:off x="0" y="0"/>
                      <a:ext cx="6131859" cy="21206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0B518F8" w14:textId="77777777" w:rsidR="00C01D84" w:rsidRDefault="00C01D84" w:rsidP="001E13AD">
      <w:pPr>
        <w:rPr>
          <w:rFonts w:ascii="Arial" w:hAnsi="Arial" w:cs="Arial"/>
        </w:rPr>
      </w:pPr>
    </w:p>
    <w:p w14:paraId="2B08465F" w14:textId="77777777" w:rsidR="00F9361C" w:rsidRDefault="00F9361C" w:rsidP="001E13AD">
      <w:pPr>
        <w:rPr>
          <w:rFonts w:ascii="Arial" w:hAnsi="Arial" w:cs="Arial"/>
          <w:b/>
        </w:rPr>
      </w:pPr>
    </w:p>
    <w:p w14:paraId="1887A0B0" w14:textId="77777777" w:rsidR="00F9361C" w:rsidRDefault="00F9361C" w:rsidP="001E13AD">
      <w:pPr>
        <w:rPr>
          <w:rFonts w:ascii="Arial" w:hAnsi="Arial" w:cs="Arial"/>
          <w:b/>
        </w:rPr>
      </w:pPr>
    </w:p>
    <w:p w14:paraId="0C2713DE" w14:textId="77777777" w:rsidR="00F9361C" w:rsidRDefault="00F9361C" w:rsidP="001E13AD">
      <w:pPr>
        <w:rPr>
          <w:rFonts w:ascii="Arial" w:hAnsi="Arial" w:cs="Arial"/>
          <w:b/>
        </w:rPr>
      </w:pPr>
    </w:p>
    <w:p w14:paraId="60324A4F" w14:textId="77777777" w:rsidR="00F9361C" w:rsidRDefault="00F9361C" w:rsidP="001E13AD">
      <w:pPr>
        <w:rPr>
          <w:rFonts w:ascii="Arial" w:hAnsi="Arial" w:cs="Arial"/>
          <w:b/>
        </w:rPr>
      </w:pPr>
    </w:p>
    <w:p w14:paraId="7F84D9B1" w14:textId="77777777" w:rsidR="00F9361C" w:rsidRDefault="00F9361C" w:rsidP="001E13AD">
      <w:pPr>
        <w:rPr>
          <w:rFonts w:ascii="Arial" w:hAnsi="Arial" w:cs="Arial"/>
          <w:b/>
        </w:rPr>
      </w:pPr>
    </w:p>
    <w:p w14:paraId="710B73CC" w14:textId="77777777" w:rsidR="00F9361C" w:rsidRDefault="00F9361C" w:rsidP="001E13AD">
      <w:pPr>
        <w:rPr>
          <w:rFonts w:ascii="Arial" w:hAnsi="Arial" w:cs="Arial"/>
          <w:b/>
        </w:rPr>
      </w:pPr>
    </w:p>
    <w:p w14:paraId="729199D9" w14:textId="77777777" w:rsidR="00F9361C" w:rsidRDefault="00F9361C" w:rsidP="001E13AD">
      <w:pPr>
        <w:rPr>
          <w:rFonts w:ascii="Arial" w:hAnsi="Arial" w:cs="Arial"/>
          <w:b/>
        </w:rPr>
      </w:pPr>
    </w:p>
    <w:p w14:paraId="51E9E7A3" w14:textId="77777777" w:rsidR="00F9361C" w:rsidRDefault="00F9361C" w:rsidP="001E13AD">
      <w:pPr>
        <w:rPr>
          <w:rFonts w:ascii="Arial" w:hAnsi="Arial" w:cs="Arial"/>
          <w:b/>
        </w:rPr>
      </w:pPr>
    </w:p>
    <w:p w14:paraId="5D5186D8" w14:textId="77777777" w:rsidR="00F9361C" w:rsidRDefault="00F9361C" w:rsidP="001E13AD">
      <w:pPr>
        <w:rPr>
          <w:rFonts w:ascii="Arial" w:hAnsi="Arial" w:cs="Arial"/>
          <w:b/>
        </w:rPr>
      </w:pPr>
    </w:p>
    <w:p w14:paraId="1FA9F794" w14:textId="45145015" w:rsidR="00F601F5" w:rsidRPr="00FB6BC6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figure</w:t>
      </w:r>
      <w:r w:rsidR="00F601F5" w:rsidRPr="00FB6BC6">
        <w:rPr>
          <w:rFonts w:ascii="Arial" w:hAnsi="Arial" w:cs="Arial"/>
          <w:b/>
        </w:rPr>
        <w:t xml:space="preserve"> </w:t>
      </w:r>
      <w:r w:rsidR="00F9361C">
        <w:rPr>
          <w:rFonts w:ascii="Arial" w:hAnsi="Arial" w:cs="Arial"/>
          <w:b/>
        </w:rPr>
        <w:t xml:space="preserve">8: Forrest plot including RCTs on CBT for children with ASD and symptoms of anxiety, subgroup analysis </w:t>
      </w:r>
      <w:r w:rsidR="002A158D">
        <w:rPr>
          <w:rFonts w:ascii="Arial" w:hAnsi="Arial" w:cs="Arial"/>
          <w:b/>
        </w:rPr>
        <w:t xml:space="preserve">investigating </w:t>
      </w:r>
      <w:r w:rsidR="00CA4EE9">
        <w:rPr>
          <w:rFonts w:ascii="Arial" w:hAnsi="Arial" w:cs="Arial"/>
          <w:b/>
        </w:rPr>
        <w:t>individual</w:t>
      </w:r>
      <w:r w:rsidR="002A158D" w:rsidRPr="002A158D">
        <w:rPr>
          <w:rFonts w:ascii="Arial" w:hAnsi="Arial" w:cs="Arial"/>
          <w:b/>
        </w:rPr>
        <w:t xml:space="preserve"> vs </w:t>
      </w:r>
      <w:r w:rsidR="00CA4EE9">
        <w:rPr>
          <w:rFonts w:ascii="Arial" w:hAnsi="Arial" w:cs="Arial"/>
          <w:b/>
        </w:rPr>
        <w:t>group</w:t>
      </w:r>
      <w:r w:rsidR="002A158D" w:rsidRPr="002A158D">
        <w:rPr>
          <w:rFonts w:ascii="Arial" w:hAnsi="Arial" w:cs="Arial"/>
          <w:b/>
        </w:rPr>
        <w:t xml:space="preserve"> </w:t>
      </w:r>
      <w:r w:rsidR="00CA4EE9">
        <w:rPr>
          <w:rFonts w:ascii="Arial" w:hAnsi="Arial" w:cs="Arial"/>
          <w:b/>
        </w:rPr>
        <w:t>and</w:t>
      </w:r>
      <w:r w:rsidR="002A158D" w:rsidRPr="002A158D">
        <w:rPr>
          <w:rFonts w:ascii="Arial" w:hAnsi="Arial" w:cs="Arial"/>
          <w:b/>
        </w:rPr>
        <w:t xml:space="preserve"> combined CBT</w:t>
      </w:r>
    </w:p>
    <w:p w14:paraId="530D7302" w14:textId="7561378C" w:rsidR="00F601F5" w:rsidRPr="00F7268C" w:rsidRDefault="00C831B2" w:rsidP="001E13AD">
      <w:pPr>
        <w:rPr>
          <w:rFonts w:ascii="Arial" w:hAnsi="Arial" w:cs="Arial"/>
        </w:rPr>
      </w:pPr>
      <w:r w:rsidRPr="00F7268C">
        <w:rPr>
          <w:rFonts w:ascii="Arial" w:hAnsi="Arial" w:cs="Arial"/>
          <w:noProof/>
        </w:rPr>
        <w:drawing>
          <wp:anchor distT="0" distB="0" distL="114300" distR="114300" simplePos="0" relativeHeight="251656704" behindDoc="0" locked="0" layoutInCell="1" allowOverlap="1" wp14:anchorId="6DB0205E" wp14:editId="1E8AC486">
            <wp:simplePos x="0" y="0"/>
            <wp:positionH relativeFrom="column">
              <wp:posOffset>-13335</wp:posOffset>
            </wp:positionH>
            <wp:positionV relativeFrom="paragraph">
              <wp:posOffset>92075</wp:posOffset>
            </wp:positionV>
            <wp:extent cx="6483976" cy="2583831"/>
            <wp:effectExtent l="0" t="0" r="6350" b="0"/>
            <wp:wrapNone/>
            <wp:docPr id="7" name="Afbeelding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fbeelding 3"/>
                    <pic:cNvPicPr>
                      <a:picLocks noChangeAspect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13" t="15400" r="7275" b="38928"/>
                    <a:stretch/>
                  </pic:blipFill>
                  <pic:spPr bwMode="auto">
                    <a:xfrm>
                      <a:off x="0" y="0"/>
                      <a:ext cx="6483976" cy="25838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ECFBF2D" w14:textId="266B1715" w:rsidR="00F601F5" w:rsidRPr="00F7268C" w:rsidRDefault="00F601F5" w:rsidP="001E13AD">
      <w:pPr>
        <w:rPr>
          <w:rFonts w:ascii="Arial" w:hAnsi="Arial" w:cs="Arial"/>
        </w:rPr>
      </w:pPr>
    </w:p>
    <w:p w14:paraId="09754E0C" w14:textId="7AE7A83C" w:rsidR="00F601F5" w:rsidRPr="00F7268C" w:rsidRDefault="00F601F5" w:rsidP="001E13AD">
      <w:pPr>
        <w:rPr>
          <w:rFonts w:ascii="Arial" w:hAnsi="Arial" w:cs="Arial"/>
        </w:rPr>
      </w:pPr>
    </w:p>
    <w:p w14:paraId="5150BC7F" w14:textId="5E81C10F" w:rsidR="00F601F5" w:rsidRDefault="00F601F5" w:rsidP="001E13AD">
      <w:pPr>
        <w:rPr>
          <w:rFonts w:ascii="Arial" w:hAnsi="Arial" w:cs="Arial"/>
        </w:rPr>
      </w:pPr>
    </w:p>
    <w:p w14:paraId="32D85456" w14:textId="302832B2" w:rsidR="00F66D69" w:rsidRDefault="00F66D69" w:rsidP="001E13AD">
      <w:pPr>
        <w:rPr>
          <w:rFonts w:ascii="Arial" w:hAnsi="Arial" w:cs="Arial"/>
        </w:rPr>
      </w:pPr>
    </w:p>
    <w:p w14:paraId="112DAD22" w14:textId="2057BC5B" w:rsidR="00F66D69" w:rsidRDefault="00F66D69" w:rsidP="001E13AD">
      <w:pPr>
        <w:rPr>
          <w:rFonts w:ascii="Arial" w:hAnsi="Arial" w:cs="Arial"/>
        </w:rPr>
      </w:pPr>
    </w:p>
    <w:p w14:paraId="60E1C214" w14:textId="4FDF5CFF" w:rsidR="00F66D69" w:rsidRDefault="00F66D69" w:rsidP="001E13AD">
      <w:pPr>
        <w:rPr>
          <w:rFonts w:ascii="Arial" w:hAnsi="Arial" w:cs="Arial"/>
        </w:rPr>
      </w:pPr>
    </w:p>
    <w:p w14:paraId="46FF7369" w14:textId="50FB55A4" w:rsidR="00F66D69" w:rsidRDefault="00F66D69" w:rsidP="001E13AD">
      <w:pPr>
        <w:rPr>
          <w:rFonts w:ascii="Arial" w:hAnsi="Arial" w:cs="Arial"/>
        </w:rPr>
      </w:pPr>
    </w:p>
    <w:p w14:paraId="55114DE4" w14:textId="13E61174" w:rsidR="00F66D69" w:rsidRDefault="00F66D69" w:rsidP="001E13AD">
      <w:pPr>
        <w:rPr>
          <w:rFonts w:ascii="Arial" w:hAnsi="Arial" w:cs="Arial"/>
        </w:rPr>
      </w:pPr>
    </w:p>
    <w:p w14:paraId="667C7D8B" w14:textId="77777777" w:rsidR="00F66D69" w:rsidRPr="00F7268C" w:rsidRDefault="00F66D69" w:rsidP="001E13AD">
      <w:pPr>
        <w:rPr>
          <w:rFonts w:ascii="Arial" w:hAnsi="Arial" w:cs="Arial"/>
        </w:rPr>
      </w:pPr>
    </w:p>
    <w:p w14:paraId="1063E091" w14:textId="62AACE73" w:rsidR="00F601F5" w:rsidRPr="00F7268C" w:rsidRDefault="00F601F5" w:rsidP="001E13AD">
      <w:pPr>
        <w:rPr>
          <w:rFonts w:ascii="Arial" w:hAnsi="Arial" w:cs="Arial"/>
        </w:rPr>
      </w:pPr>
    </w:p>
    <w:p w14:paraId="4DBEFF52" w14:textId="3355DC0F" w:rsidR="00F601F5" w:rsidRPr="00F7268C" w:rsidRDefault="00F601F5" w:rsidP="001E13AD">
      <w:pPr>
        <w:rPr>
          <w:rFonts w:ascii="Arial" w:hAnsi="Arial" w:cs="Arial"/>
        </w:rPr>
      </w:pPr>
    </w:p>
    <w:p w14:paraId="7FE7FB2B" w14:textId="019BAB05" w:rsidR="00F601F5" w:rsidRPr="00F7268C" w:rsidRDefault="00F601F5" w:rsidP="001E13AD">
      <w:pPr>
        <w:rPr>
          <w:rFonts w:ascii="Arial" w:hAnsi="Arial" w:cs="Arial"/>
        </w:rPr>
      </w:pPr>
    </w:p>
    <w:p w14:paraId="4BFC7ECF" w14:textId="3099BA8C" w:rsidR="00F601F5" w:rsidRPr="00F7268C" w:rsidRDefault="00F601F5" w:rsidP="001E13AD">
      <w:pPr>
        <w:rPr>
          <w:rFonts w:ascii="Arial" w:hAnsi="Arial" w:cs="Arial"/>
        </w:rPr>
      </w:pPr>
    </w:p>
    <w:p w14:paraId="149648A8" w14:textId="646E068F" w:rsidR="00F601F5" w:rsidRPr="00F7268C" w:rsidRDefault="00F601F5" w:rsidP="001E13AD">
      <w:pPr>
        <w:rPr>
          <w:rFonts w:ascii="Arial" w:hAnsi="Arial" w:cs="Arial"/>
        </w:rPr>
      </w:pPr>
    </w:p>
    <w:p w14:paraId="6BFE7842" w14:textId="15048765" w:rsidR="00F601F5" w:rsidRPr="00F7268C" w:rsidRDefault="00F601F5" w:rsidP="001E13AD">
      <w:pPr>
        <w:rPr>
          <w:rFonts w:ascii="Arial" w:hAnsi="Arial" w:cs="Arial"/>
        </w:rPr>
      </w:pPr>
    </w:p>
    <w:p w14:paraId="085ED0F2" w14:textId="5621E62C" w:rsidR="00F601F5" w:rsidRPr="00F7268C" w:rsidRDefault="00F601F5" w:rsidP="001E13AD">
      <w:pPr>
        <w:rPr>
          <w:rFonts w:ascii="Arial" w:hAnsi="Arial" w:cs="Arial"/>
        </w:rPr>
      </w:pPr>
    </w:p>
    <w:p w14:paraId="574565AC" w14:textId="770C0067" w:rsidR="00F601F5" w:rsidRPr="00F9361C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</w:t>
      </w:r>
      <w:r w:rsidR="00F601F5" w:rsidRPr="00F9361C">
        <w:rPr>
          <w:rFonts w:ascii="Arial" w:hAnsi="Arial" w:cs="Arial"/>
          <w:b/>
        </w:rPr>
        <w:t xml:space="preserve"> </w:t>
      </w:r>
      <w:r w:rsidR="00F9361C" w:rsidRPr="00F9361C">
        <w:rPr>
          <w:rFonts w:ascii="Arial" w:hAnsi="Arial" w:cs="Arial"/>
          <w:b/>
        </w:rPr>
        <w:t>9</w:t>
      </w:r>
      <w:r w:rsidR="00F9361C">
        <w:rPr>
          <w:rFonts w:ascii="Arial" w:hAnsi="Arial" w:cs="Arial"/>
          <w:b/>
        </w:rPr>
        <w:t>: Forrest plot including RCTs on CBT for children with ASD and symptoms of anxiety, subgroup analysis based on family involvement</w:t>
      </w:r>
    </w:p>
    <w:p w14:paraId="65224A0D" w14:textId="00B4243A" w:rsidR="00C01D84" w:rsidRDefault="00C831B2" w:rsidP="001E13AD">
      <w:pPr>
        <w:rPr>
          <w:rFonts w:ascii="Arial" w:hAnsi="Arial" w:cs="Arial"/>
        </w:rPr>
      </w:pPr>
      <w:r w:rsidRPr="00F7268C">
        <w:rPr>
          <w:rFonts w:ascii="Arial" w:hAnsi="Arial" w:cs="Arial"/>
          <w:noProof/>
        </w:rPr>
        <w:drawing>
          <wp:anchor distT="0" distB="0" distL="114300" distR="114300" simplePos="0" relativeHeight="251657728" behindDoc="0" locked="0" layoutInCell="1" allowOverlap="1" wp14:anchorId="5015C201" wp14:editId="1F41F76F">
            <wp:simplePos x="0" y="0"/>
            <wp:positionH relativeFrom="column">
              <wp:posOffset>-53340</wp:posOffset>
            </wp:positionH>
            <wp:positionV relativeFrom="paragraph">
              <wp:posOffset>25400</wp:posOffset>
            </wp:positionV>
            <wp:extent cx="6524026" cy="2366683"/>
            <wp:effectExtent l="0" t="0" r="3810" b="0"/>
            <wp:wrapNone/>
            <wp:docPr id="8" name="Afbeelding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Afbeelding 4"/>
                    <pic:cNvPicPr>
                      <a:picLocks noChangeAspect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18" t="15017" r="7916" b="44105"/>
                    <a:stretch/>
                  </pic:blipFill>
                  <pic:spPr bwMode="auto">
                    <a:xfrm>
                      <a:off x="0" y="0"/>
                      <a:ext cx="6524026" cy="23666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1A32D1D" w14:textId="0D408ED4" w:rsidR="00C01D84" w:rsidRDefault="00C01D84" w:rsidP="001E13AD">
      <w:pPr>
        <w:rPr>
          <w:rFonts w:ascii="Arial" w:hAnsi="Arial" w:cs="Arial"/>
        </w:rPr>
      </w:pPr>
    </w:p>
    <w:p w14:paraId="60070B9A" w14:textId="4A447130" w:rsidR="00C01D84" w:rsidRDefault="00C01D84" w:rsidP="001E13AD">
      <w:pPr>
        <w:rPr>
          <w:rFonts w:ascii="Arial" w:hAnsi="Arial" w:cs="Arial"/>
        </w:rPr>
      </w:pPr>
    </w:p>
    <w:p w14:paraId="19DEAEC3" w14:textId="241100E3" w:rsidR="00C01D84" w:rsidRDefault="00C01D84" w:rsidP="001E13AD">
      <w:pPr>
        <w:rPr>
          <w:rFonts w:ascii="Arial" w:hAnsi="Arial" w:cs="Arial"/>
        </w:rPr>
      </w:pPr>
    </w:p>
    <w:p w14:paraId="3EB8E048" w14:textId="74086965" w:rsidR="00C01D84" w:rsidRDefault="00C01D84" w:rsidP="001E13AD">
      <w:pPr>
        <w:rPr>
          <w:rFonts w:ascii="Arial" w:hAnsi="Arial" w:cs="Arial"/>
        </w:rPr>
      </w:pPr>
    </w:p>
    <w:p w14:paraId="52189895" w14:textId="4E7429BC" w:rsidR="00C01D84" w:rsidRDefault="00C01D84" w:rsidP="001E13AD">
      <w:pPr>
        <w:rPr>
          <w:rFonts w:ascii="Arial" w:hAnsi="Arial" w:cs="Arial"/>
        </w:rPr>
      </w:pPr>
    </w:p>
    <w:p w14:paraId="377ED220" w14:textId="03CBDA99" w:rsidR="00C01D84" w:rsidRDefault="00C01D84" w:rsidP="001E13AD">
      <w:pPr>
        <w:rPr>
          <w:rFonts w:ascii="Arial" w:hAnsi="Arial" w:cs="Arial"/>
        </w:rPr>
      </w:pPr>
    </w:p>
    <w:p w14:paraId="6FD38336" w14:textId="65782E55" w:rsidR="00C01D84" w:rsidRDefault="00C01D84" w:rsidP="001E13AD">
      <w:pPr>
        <w:rPr>
          <w:rFonts w:ascii="Arial" w:hAnsi="Arial" w:cs="Arial"/>
        </w:rPr>
      </w:pPr>
    </w:p>
    <w:p w14:paraId="43705266" w14:textId="172A84EF" w:rsidR="00C01D84" w:rsidRDefault="00C01D84" w:rsidP="001E13AD">
      <w:pPr>
        <w:rPr>
          <w:rFonts w:ascii="Arial" w:hAnsi="Arial" w:cs="Arial"/>
        </w:rPr>
      </w:pPr>
    </w:p>
    <w:p w14:paraId="231CC013" w14:textId="047183BF" w:rsidR="00C01D84" w:rsidRDefault="00C01D84" w:rsidP="001E13AD">
      <w:pPr>
        <w:rPr>
          <w:rFonts w:ascii="Arial" w:hAnsi="Arial" w:cs="Arial"/>
        </w:rPr>
      </w:pPr>
    </w:p>
    <w:p w14:paraId="35A0C8D3" w14:textId="74451EFD" w:rsidR="00F9361C" w:rsidRDefault="00F9361C" w:rsidP="001E13AD">
      <w:pPr>
        <w:rPr>
          <w:rFonts w:ascii="Arial" w:hAnsi="Arial" w:cs="Arial"/>
        </w:rPr>
      </w:pPr>
    </w:p>
    <w:p w14:paraId="071F046A" w14:textId="77777777" w:rsidR="00C831B2" w:rsidRDefault="00C831B2" w:rsidP="001E13AD">
      <w:pPr>
        <w:rPr>
          <w:rFonts w:ascii="Arial" w:hAnsi="Arial" w:cs="Arial"/>
          <w:b/>
        </w:rPr>
      </w:pPr>
    </w:p>
    <w:p w14:paraId="2BF052F7" w14:textId="77777777" w:rsidR="00C831B2" w:rsidRDefault="00C831B2" w:rsidP="001E13AD">
      <w:pPr>
        <w:rPr>
          <w:rFonts w:ascii="Arial" w:hAnsi="Arial" w:cs="Arial"/>
          <w:b/>
        </w:rPr>
      </w:pPr>
    </w:p>
    <w:p w14:paraId="7993C863" w14:textId="77777777" w:rsidR="00C831B2" w:rsidRDefault="00C831B2" w:rsidP="001E13AD">
      <w:pPr>
        <w:rPr>
          <w:rFonts w:ascii="Arial" w:hAnsi="Arial" w:cs="Arial"/>
          <w:b/>
        </w:rPr>
      </w:pPr>
    </w:p>
    <w:p w14:paraId="05144CA8" w14:textId="3DAB8ED8" w:rsidR="00F601F5" w:rsidRPr="00F7268C" w:rsidRDefault="00C72E03" w:rsidP="001E13AD">
      <w:pPr>
        <w:rPr>
          <w:rFonts w:ascii="Arial" w:hAnsi="Arial" w:cs="Arial"/>
        </w:rPr>
      </w:pPr>
      <w:r>
        <w:rPr>
          <w:rFonts w:ascii="Arial" w:hAnsi="Arial" w:cs="Arial"/>
          <w:b/>
        </w:rPr>
        <w:t>Supplementary figure</w:t>
      </w:r>
      <w:r w:rsidR="00FB6BC6">
        <w:rPr>
          <w:rFonts w:ascii="Arial" w:hAnsi="Arial" w:cs="Arial"/>
          <w:b/>
        </w:rPr>
        <w:t xml:space="preserve"> </w:t>
      </w:r>
      <w:r w:rsidR="00F9361C">
        <w:rPr>
          <w:rFonts w:ascii="Arial" w:hAnsi="Arial" w:cs="Arial"/>
          <w:b/>
        </w:rPr>
        <w:t>10: Forrest plot including RCTs on CBT for children with ASD and symptoms of anxiety, subgroup analysis based on assessor of symptoms</w:t>
      </w:r>
    </w:p>
    <w:p w14:paraId="19FDA7E7" w14:textId="791FD339" w:rsidR="00F601F5" w:rsidRPr="00F7268C" w:rsidRDefault="00F66D69" w:rsidP="001E13AD">
      <w:pPr>
        <w:rPr>
          <w:rFonts w:ascii="Arial" w:hAnsi="Arial" w:cs="Arial"/>
        </w:rPr>
      </w:pPr>
      <w:r w:rsidRPr="00FB6BC6">
        <w:rPr>
          <w:rFonts w:ascii="Arial" w:hAnsi="Arial" w:cs="Arial"/>
          <w:b/>
          <w:noProof/>
        </w:rPr>
        <w:drawing>
          <wp:anchor distT="0" distB="0" distL="114300" distR="114300" simplePos="0" relativeHeight="251662336" behindDoc="0" locked="0" layoutInCell="1" allowOverlap="1" wp14:anchorId="53E52D4F" wp14:editId="0541B932">
            <wp:simplePos x="0" y="0"/>
            <wp:positionH relativeFrom="column">
              <wp:posOffset>-107576</wp:posOffset>
            </wp:positionH>
            <wp:positionV relativeFrom="paragraph">
              <wp:posOffset>147021</wp:posOffset>
            </wp:positionV>
            <wp:extent cx="6467283" cy="2514600"/>
            <wp:effectExtent l="0" t="0" r="0" b="0"/>
            <wp:wrapNone/>
            <wp:docPr id="9" name="Afbeelding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fbeelding 3"/>
                    <pic:cNvPicPr>
                      <a:picLocks noChangeAspect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24" t="15087" r="5677" b="38749"/>
                    <a:stretch/>
                  </pic:blipFill>
                  <pic:spPr bwMode="auto">
                    <a:xfrm>
                      <a:off x="0" y="0"/>
                      <a:ext cx="6476998" cy="25183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85FA0E1" w14:textId="6F06F632" w:rsidR="00F601F5" w:rsidRPr="00F7268C" w:rsidRDefault="00F601F5" w:rsidP="001E13AD">
      <w:pPr>
        <w:rPr>
          <w:rFonts w:ascii="Arial" w:hAnsi="Arial" w:cs="Arial"/>
        </w:rPr>
      </w:pPr>
    </w:p>
    <w:p w14:paraId="6D8CB5C5" w14:textId="586D0EF4" w:rsidR="00F601F5" w:rsidRPr="00F7268C" w:rsidRDefault="00F601F5" w:rsidP="001E13AD">
      <w:pPr>
        <w:rPr>
          <w:rFonts w:ascii="Arial" w:hAnsi="Arial" w:cs="Arial"/>
          <w:b/>
        </w:rPr>
      </w:pPr>
    </w:p>
    <w:p w14:paraId="35DDEEB3" w14:textId="6B571B3A" w:rsidR="00F601F5" w:rsidRDefault="00F601F5" w:rsidP="001E13AD">
      <w:pPr>
        <w:rPr>
          <w:rFonts w:ascii="Arial" w:hAnsi="Arial" w:cs="Arial"/>
          <w:b/>
        </w:rPr>
      </w:pPr>
    </w:p>
    <w:p w14:paraId="07BC6680" w14:textId="77777777" w:rsidR="00C01D84" w:rsidRPr="00F7268C" w:rsidRDefault="00C01D84" w:rsidP="001E13AD">
      <w:pPr>
        <w:rPr>
          <w:rFonts w:ascii="Arial" w:hAnsi="Arial" w:cs="Arial"/>
          <w:b/>
        </w:rPr>
      </w:pPr>
    </w:p>
    <w:p w14:paraId="0F77AE75" w14:textId="77777777" w:rsidR="00F601F5" w:rsidRPr="00F7268C" w:rsidRDefault="00F601F5" w:rsidP="001E13AD">
      <w:pPr>
        <w:rPr>
          <w:rFonts w:ascii="Arial" w:hAnsi="Arial" w:cs="Arial"/>
          <w:b/>
        </w:rPr>
      </w:pPr>
    </w:p>
    <w:p w14:paraId="44775AB1" w14:textId="77777777" w:rsidR="00F601F5" w:rsidRPr="00F7268C" w:rsidRDefault="00F601F5" w:rsidP="001E13AD">
      <w:pPr>
        <w:rPr>
          <w:rFonts w:ascii="Arial" w:hAnsi="Arial" w:cs="Arial"/>
          <w:b/>
        </w:rPr>
      </w:pPr>
    </w:p>
    <w:p w14:paraId="55EA3F32" w14:textId="77777777" w:rsidR="00F601F5" w:rsidRPr="00F7268C" w:rsidRDefault="00F601F5" w:rsidP="001E13AD">
      <w:pPr>
        <w:rPr>
          <w:rFonts w:ascii="Arial" w:hAnsi="Arial" w:cs="Arial"/>
          <w:b/>
        </w:rPr>
      </w:pPr>
    </w:p>
    <w:p w14:paraId="37755336" w14:textId="7C3FCE99" w:rsidR="00F601F5" w:rsidRDefault="00F601F5" w:rsidP="001E13AD">
      <w:pPr>
        <w:rPr>
          <w:rFonts w:ascii="Arial" w:hAnsi="Arial" w:cs="Arial"/>
          <w:b/>
        </w:rPr>
      </w:pPr>
    </w:p>
    <w:p w14:paraId="36E5BF4A" w14:textId="26E84F87" w:rsidR="00F66D69" w:rsidRDefault="00F66D69" w:rsidP="001E13AD">
      <w:pPr>
        <w:rPr>
          <w:rFonts w:ascii="Arial" w:hAnsi="Arial" w:cs="Arial"/>
          <w:b/>
        </w:rPr>
      </w:pPr>
    </w:p>
    <w:p w14:paraId="393FB91F" w14:textId="5CADB440" w:rsidR="00F66D69" w:rsidRDefault="00F66D69" w:rsidP="001E13AD">
      <w:pPr>
        <w:rPr>
          <w:rFonts w:ascii="Arial" w:hAnsi="Arial" w:cs="Arial"/>
          <w:b/>
        </w:rPr>
      </w:pPr>
    </w:p>
    <w:p w14:paraId="0EE8DADD" w14:textId="1620FB12" w:rsidR="00F66D69" w:rsidRDefault="00F66D69" w:rsidP="001E13AD">
      <w:pPr>
        <w:rPr>
          <w:rFonts w:ascii="Arial" w:hAnsi="Arial" w:cs="Arial"/>
          <w:b/>
        </w:rPr>
      </w:pPr>
    </w:p>
    <w:p w14:paraId="0A4CB084" w14:textId="3B1C7CAA" w:rsidR="00F66D69" w:rsidRDefault="00F66D69" w:rsidP="001E13AD">
      <w:pPr>
        <w:rPr>
          <w:rFonts w:ascii="Arial" w:hAnsi="Arial" w:cs="Arial"/>
          <w:b/>
        </w:rPr>
      </w:pPr>
    </w:p>
    <w:p w14:paraId="4EE74EE3" w14:textId="1ACA3F19" w:rsidR="00F66D69" w:rsidRDefault="00F66D69" w:rsidP="001E13AD">
      <w:pPr>
        <w:rPr>
          <w:rFonts w:ascii="Arial" w:hAnsi="Arial" w:cs="Arial"/>
          <w:b/>
        </w:rPr>
      </w:pPr>
    </w:p>
    <w:p w14:paraId="5BE35362" w14:textId="3B02C45F" w:rsidR="00F66D69" w:rsidRDefault="00F66D69" w:rsidP="001E13AD">
      <w:pPr>
        <w:rPr>
          <w:rFonts w:ascii="Arial" w:hAnsi="Arial" w:cs="Arial"/>
          <w:b/>
        </w:rPr>
      </w:pPr>
    </w:p>
    <w:p w14:paraId="62320539" w14:textId="261F42F2" w:rsidR="004F1D92" w:rsidRPr="00FB6BC6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</w:t>
      </w:r>
      <w:r w:rsidR="004F1D92" w:rsidRPr="00FB6BC6">
        <w:rPr>
          <w:rFonts w:ascii="Arial" w:hAnsi="Arial" w:cs="Arial"/>
          <w:b/>
        </w:rPr>
        <w:t xml:space="preserve"> </w:t>
      </w:r>
      <w:r w:rsidR="00F9361C">
        <w:rPr>
          <w:rFonts w:ascii="Arial" w:hAnsi="Arial" w:cs="Arial"/>
          <w:b/>
        </w:rPr>
        <w:t xml:space="preserve">11: Funnel plot </w:t>
      </w:r>
      <w:r w:rsidR="00F74776">
        <w:rPr>
          <w:rFonts w:ascii="Arial" w:hAnsi="Arial" w:cs="Arial"/>
          <w:b/>
        </w:rPr>
        <w:t>investigating publication bias for CBT studies</w:t>
      </w:r>
    </w:p>
    <w:p w14:paraId="07E2C19B" w14:textId="20DBB24C" w:rsidR="004F1D92" w:rsidRPr="00F7268C" w:rsidRDefault="00F66D69" w:rsidP="001E13AD">
      <w:pPr>
        <w:rPr>
          <w:rFonts w:ascii="Arial" w:hAnsi="Arial" w:cs="Arial"/>
        </w:rPr>
      </w:pPr>
      <w:r w:rsidRPr="00F7268C">
        <w:rPr>
          <w:rFonts w:ascii="Arial" w:hAnsi="Arial" w:cs="Arial"/>
          <w:noProof/>
        </w:rPr>
        <w:drawing>
          <wp:anchor distT="0" distB="0" distL="114300" distR="114300" simplePos="0" relativeHeight="251663360" behindDoc="0" locked="0" layoutInCell="1" allowOverlap="1" wp14:anchorId="08E944F2" wp14:editId="4756A6E5">
            <wp:simplePos x="0" y="0"/>
            <wp:positionH relativeFrom="column">
              <wp:posOffset>-631862</wp:posOffset>
            </wp:positionH>
            <wp:positionV relativeFrom="paragraph">
              <wp:posOffset>232522</wp:posOffset>
            </wp:positionV>
            <wp:extent cx="6874664" cy="3469341"/>
            <wp:effectExtent l="0" t="0" r="0" b="0"/>
            <wp:wrapNone/>
            <wp:docPr id="10" name="Afbeelding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fbeelding 2"/>
                    <pic:cNvPicPr>
                      <a:picLocks noChangeAspect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74664" cy="346934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D45E1D4" w14:textId="76C93AA5" w:rsidR="004F1D92" w:rsidRPr="00F7268C" w:rsidRDefault="004F1D92" w:rsidP="001E13AD">
      <w:pPr>
        <w:rPr>
          <w:rFonts w:ascii="Arial" w:hAnsi="Arial" w:cs="Arial"/>
          <w:b/>
        </w:rPr>
      </w:pPr>
    </w:p>
    <w:p w14:paraId="1BDD31B7" w14:textId="200D2832" w:rsidR="004F1D92" w:rsidRPr="00F7268C" w:rsidRDefault="004F1D92" w:rsidP="001E13AD">
      <w:pPr>
        <w:rPr>
          <w:rFonts w:ascii="Arial" w:hAnsi="Arial" w:cs="Arial"/>
          <w:b/>
        </w:rPr>
      </w:pPr>
    </w:p>
    <w:p w14:paraId="2D731F6E" w14:textId="559C6423" w:rsidR="004F1D92" w:rsidRPr="00F7268C" w:rsidRDefault="004F1D92" w:rsidP="001E13AD">
      <w:pPr>
        <w:rPr>
          <w:rFonts w:ascii="Arial" w:hAnsi="Arial" w:cs="Arial"/>
          <w:b/>
        </w:rPr>
      </w:pPr>
    </w:p>
    <w:p w14:paraId="1E027EC9" w14:textId="6186A0F3" w:rsidR="004F1D92" w:rsidRPr="00F7268C" w:rsidRDefault="004F1D92" w:rsidP="001E13AD">
      <w:pPr>
        <w:rPr>
          <w:rFonts w:ascii="Arial" w:hAnsi="Arial" w:cs="Arial"/>
          <w:b/>
        </w:rPr>
      </w:pPr>
    </w:p>
    <w:p w14:paraId="3EF484E0" w14:textId="7C62B3B7" w:rsidR="004F1D92" w:rsidRPr="00F7268C" w:rsidRDefault="004F1D92" w:rsidP="001E13AD">
      <w:pPr>
        <w:rPr>
          <w:rFonts w:ascii="Arial" w:hAnsi="Arial" w:cs="Arial"/>
          <w:b/>
        </w:rPr>
      </w:pPr>
    </w:p>
    <w:p w14:paraId="4FADC25B" w14:textId="42E90018" w:rsidR="004F1D92" w:rsidRPr="00F7268C" w:rsidRDefault="004F1D92" w:rsidP="001E13AD">
      <w:pPr>
        <w:rPr>
          <w:rFonts w:ascii="Arial" w:hAnsi="Arial" w:cs="Arial"/>
          <w:b/>
        </w:rPr>
      </w:pPr>
    </w:p>
    <w:p w14:paraId="7A788938" w14:textId="76E3B842" w:rsidR="004F1D92" w:rsidRPr="00F7268C" w:rsidRDefault="004F1D92" w:rsidP="001E13AD">
      <w:pPr>
        <w:rPr>
          <w:rFonts w:ascii="Arial" w:hAnsi="Arial" w:cs="Arial"/>
          <w:b/>
        </w:rPr>
      </w:pPr>
    </w:p>
    <w:p w14:paraId="7BE96D35" w14:textId="27CB0DE9" w:rsidR="004F1D92" w:rsidRPr="00F7268C" w:rsidRDefault="004F1D92" w:rsidP="001E13AD">
      <w:pPr>
        <w:rPr>
          <w:rFonts w:ascii="Arial" w:hAnsi="Arial" w:cs="Arial"/>
          <w:b/>
        </w:rPr>
      </w:pPr>
    </w:p>
    <w:p w14:paraId="3106AFE6" w14:textId="5673D6B0" w:rsidR="004F1D92" w:rsidRDefault="004F1D92" w:rsidP="001E13AD">
      <w:pPr>
        <w:rPr>
          <w:rFonts w:ascii="Arial" w:hAnsi="Arial" w:cs="Arial"/>
          <w:b/>
        </w:rPr>
      </w:pPr>
    </w:p>
    <w:p w14:paraId="5660F56F" w14:textId="127E3317" w:rsidR="00F66D69" w:rsidRDefault="00F66D69" w:rsidP="001E13AD">
      <w:pPr>
        <w:rPr>
          <w:rFonts w:ascii="Arial" w:hAnsi="Arial" w:cs="Arial"/>
          <w:b/>
        </w:rPr>
      </w:pPr>
    </w:p>
    <w:p w14:paraId="0A79EBA2" w14:textId="41DBF312" w:rsidR="00F66D69" w:rsidRDefault="00F66D69" w:rsidP="001E13AD">
      <w:pPr>
        <w:rPr>
          <w:rFonts w:ascii="Arial" w:hAnsi="Arial" w:cs="Arial"/>
          <w:b/>
        </w:rPr>
      </w:pPr>
    </w:p>
    <w:p w14:paraId="083B41E7" w14:textId="645BFAC2" w:rsidR="00F66D69" w:rsidRDefault="00F66D69" w:rsidP="001E13AD">
      <w:pPr>
        <w:rPr>
          <w:rFonts w:ascii="Arial" w:hAnsi="Arial" w:cs="Arial"/>
          <w:b/>
        </w:rPr>
      </w:pPr>
    </w:p>
    <w:p w14:paraId="37AFCC05" w14:textId="6E32A76B" w:rsidR="00F66D69" w:rsidRDefault="00F66D69" w:rsidP="001E13AD">
      <w:pPr>
        <w:rPr>
          <w:rFonts w:ascii="Arial" w:hAnsi="Arial" w:cs="Arial"/>
          <w:b/>
        </w:rPr>
      </w:pPr>
    </w:p>
    <w:p w14:paraId="284D9847" w14:textId="209BB761" w:rsidR="00F66D69" w:rsidRPr="00F7268C" w:rsidRDefault="00F66D69" w:rsidP="001E13AD">
      <w:pPr>
        <w:rPr>
          <w:rFonts w:ascii="Arial" w:hAnsi="Arial" w:cs="Arial"/>
          <w:b/>
        </w:rPr>
      </w:pPr>
    </w:p>
    <w:p w14:paraId="7B4F9BB4" w14:textId="77777777" w:rsidR="004F1D92" w:rsidRPr="00F7268C" w:rsidRDefault="004F1D92" w:rsidP="001E13AD">
      <w:pPr>
        <w:rPr>
          <w:rFonts w:ascii="Arial" w:hAnsi="Arial" w:cs="Arial"/>
          <w:b/>
        </w:rPr>
      </w:pPr>
    </w:p>
    <w:p w14:paraId="21753914" w14:textId="77777777" w:rsidR="004F1D92" w:rsidRPr="00F7268C" w:rsidRDefault="004F1D92" w:rsidP="001E13AD">
      <w:pPr>
        <w:rPr>
          <w:rFonts w:ascii="Arial" w:hAnsi="Arial" w:cs="Arial"/>
          <w:b/>
        </w:rPr>
      </w:pPr>
    </w:p>
    <w:p w14:paraId="1BD7D0A7" w14:textId="77777777" w:rsidR="004F1D92" w:rsidRPr="00F7268C" w:rsidRDefault="004F1D92" w:rsidP="001E13AD">
      <w:pPr>
        <w:rPr>
          <w:rFonts w:ascii="Arial" w:hAnsi="Arial" w:cs="Arial"/>
          <w:b/>
        </w:rPr>
      </w:pPr>
    </w:p>
    <w:p w14:paraId="76FCEA37" w14:textId="77777777" w:rsidR="004F1D92" w:rsidRPr="00F7268C" w:rsidRDefault="004F1D92" w:rsidP="001E13AD">
      <w:pPr>
        <w:rPr>
          <w:rFonts w:ascii="Arial" w:hAnsi="Arial" w:cs="Arial"/>
          <w:b/>
        </w:rPr>
      </w:pPr>
    </w:p>
    <w:p w14:paraId="54A2B967" w14:textId="77777777" w:rsidR="004F1D92" w:rsidRPr="00F7268C" w:rsidRDefault="004F1D92" w:rsidP="001E13AD">
      <w:pPr>
        <w:rPr>
          <w:rFonts w:ascii="Arial" w:hAnsi="Arial" w:cs="Arial"/>
          <w:b/>
        </w:rPr>
      </w:pPr>
    </w:p>
    <w:p w14:paraId="47237DC6" w14:textId="3C7CF043" w:rsidR="004F1D92" w:rsidRPr="00F7268C" w:rsidRDefault="004F1D92" w:rsidP="001E13AD">
      <w:pPr>
        <w:rPr>
          <w:rFonts w:ascii="Arial" w:hAnsi="Arial" w:cs="Arial"/>
          <w:b/>
        </w:rPr>
      </w:pPr>
    </w:p>
    <w:p w14:paraId="1B80B8BC" w14:textId="77777777" w:rsidR="004F1D92" w:rsidRPr="00F7268C" w:rsidRDefault="004F1D92" w:rsidP="001E13AD">
      <w:pPr>
        <w:rPr>
          <w:rFonts w:ascii="Arial" w:hAnsi="Arial" w:cs="Arial"/>
          <w:b/>
        </w:rPr>
      </w:pPr>
    </w:p>
    <w:p w14:paraId="731FABED" w14:textId="77777777" w:rsidR="004F1D92" w:rsidRPr="00F7268C" w:rsidRDefault="004F1D92" w:rsidP="001E13AD">
      <w:pPr>
        <w:rPr>
          <w:rFonts w:ascii="Arial" w:hAnsi="Arial" w:cs="Arial"/>
          <w:b/>
        </w:rPr>
      </w:pPr>
    </w:p>
    <w:p w14:paraId="0653366B" w14:textId="77777777" w:rsidR="004F1D92" w:rsidRPr="00F7268C" w:rsidRDefault="004F1D92" w:rsidP="001E13AD">
      <w:pPr>
        <w:rPr>
          <w:rFonts w:ascii="Arial" w:hAnsi="Arial" w:cs="Arial"/>
          <w:b/>
        </w:rPr>
      </w:pPr>
    </w:p>
    <w:p w14:paraId="61F1BC43" w14:textId="034CBE8D" w:rsidR="004F1D92" w:rsidRPr="00FB6BC6" w:rsidRDefault="00C72E03" w:rsidP="001E13A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</w:t>
      </w:r>
      <w:r w:rsidR="004F1D92" w:rsidRPr="00FB6BC6">
        <w:rPr>
          <w:rFonts w:ascii="Arial" w:hAnsi="Arial" w:cs="Arial"/>
          <w:b/>
        </w:rPr>
        <w:t xml:space="preserve"> 1</w:t>
      </w:r>
      <w:r w:rsidR="00F74776">
        <w:rPr>
          <w:rFonts w:ascii="Arial" w:hAnsi="Arial" w:cs="Arial"/>
          <w:b/>
        </w:rPr>
        <w:t>2: Funnel plot investigating publication bias for SST studies</w:t>
      </w:r>
    </w:p>
    <w:p w14:paraId="2F14F974" w14:textId="688AAF92" w:rsidR="004F1D92" w:rsidRPr="00F7268C" w:rsidRDefault="00797CDE" w:rsidP="001E13AD">
      <w:pPr>
        <w:rPr>
          <w:rFonts w:ascii="Arial" w:hAnsi="Arial" w:cs="Arial"/>
        </w:rPr>
      </w:pPr>
      <w:r w:rsidRPr="00F7268C">
        <w:rPr>
          <w:rFonts w:ascii="Arial" w:hAnsi="Arial" w:cs="Arial"/>
          <w:noProof/>
        </w:rPr>
        <w:drawing>
          <wp:inline distT="0" distB="0" distL="0" distR="0" wp14:anchorId="2B7E5DEA" wp14:editId="77E53848">
            <wp:extent cx="5727700" cy="2890233"/>
            <wp:effectExtent l="0" t="0" r="6350" b="5715"/>
            <wp:docPr id="11" name="Afbeelding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Afbeelding 4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8902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E679C2" w14:textId="24F62F75" w:rsidR="004F1D92" w:rsidRPr="00F7268C" w:rsidRDefault="004F1D92" w:rsidP="001E13AD">
      <w:pPr>
        <w:rPr>
          <w:rFonts w:ascii="Arial" w:hAnsi="Arial" w:cs="Arial"/>
        </w:rPr>
      </w:pPr>
    </w:p>
    <w:p w14:paraId="46B78892" w14:textId="77777777" w:rsidR="00C831B2" w:rsidRDefault="00C831B2" w:rsidP="001E13AD">
      <w:pPr>
        <w:rPr>
          <w:rFonts w:ascii="Arial" w:hAnsi="Arial" w:cs="Arial"/>
          <w:b/>
          <w:bCs/>
        </w:rPr>
      </w:pPr>
    </w:p>
    <w:p w14:paraId="1C292091" w14:textId="77777777" w:rsidR="00C831B2" w:rsidRDefault="00C831B2" w:rsidP="001E13AD">
      <w:pPr>
        <w:rPr>
          <w:rFonts w:ascii="Arial" w:hAnsi="Arial" w:cs="Arial"/>
          <w:b/>
          <w:bCs/>
        </w:rPr>
      </w:pPr>
    </w:p>
    <w:p w14:paraId="02CE9E55" w14:textId="09FF2488" w:rsidR="004F1D92" w:rsidRDefault="00797CDE" w:rsidP="001E13AD">
      <w:pPr>
        <w:rPr>
          <w:rFonts w:ascii="Arial" w:hAnsi="Arial" w:cs="Arial"/>
        </w:rPr>
      </w:pPr>
      <w:r w:rsidRPr="00C831B2">
        <w:rPr>
          <w:rFonts w:ascii="Arial" w:hAnsi="Arial" w:cs="Arial"/>
          <w:b/>
          <w:bCs/>
        </w:rPr>
        <w:t>References</w:t>
      </w:r>
    </w:p>
    <w:p w14:paraId="22092CCE" w14:textId="3645B4C0" w:rsidR="00797CDE" w:rsidRDefault="00C831B2" w:rsidP="001E13AD">
      <w:pPr>
        <w:rPr>
          <w:rFonts w:ascii="Arial" w:hAnsi="Arial" w:cs="Arial"/>
        </w:rPr>
      </w:pPr>
      <w:r w:rsidRPr="00C831B2">
        <w:rPr>
          <w:noProof/>
        </w:rPr>
        <w:drawing>
          <wp:anchor distT="0" distB="0" distL="114300" distR="114300" simplePos="0" relativeHeight="251659776" behindDoc="0" locked="0" layoutInCell="1" allowOverlap="1" wp14:anchorId="4802BFDC" wp14:editId="3D3CC79A">
            <wp:simplePos x="0" y="0"/>
            <wp:positionH relativeFrom="column">
              <wp:posOffset>0</wp:posOffset>
            </wp:positionH>
            <wp:positionV relativeFrom="paragraph">
              <wp:posOffset>66040</wp:posOffset>
            </wp:positionV>
            <wp:extent cx="5391785" cy="8864600"/>
            <wp:effectExtent l="0" t="0" r="0" b="0"/>
            <wp:wrapNone/>
            <wp:docPr id="4" name="Afbeelding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8864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CBAD040" w14:textId="2E4104D7" w:rsidR="00C831B2" w:rsidRPr="00C831B2" w:rsidRDefault="00C831B2" w:rsidP="00C831B2">
      <w:pPr>
        <w:rPr>
          <w:rFonts w:ascii="Arial" w:hAnsi="Arial" w:cs="Arial"/>
        </w:rPr>
      </w:pPr>
    </w:p>
    <w:p w14:paraId="10F7B06E" w14:textId="32955CAE" w:rsidR="00C831B2" w:rsidRPr="00C831B2" w:rsidRDefault="00C831B2" w:rsidP="00C831B2">
      <w:pPr>
        <w:rPr>
          <w:rFonts w:ascii="Arial" w:hAnsi="Arial" w:cs="Arial"/>
        </w:rPr>
      </w:pPr>
    </w:p>
    <w:p w14:paraId="4C9E94E1" w14:textId="5681BD3C" w:rsidR="00C831B2" w:rsidRPr="00C831B2" w:rsidRDefault="00C831B2" w:rsidP="00C831B2">
      <w:pPr>
        <w:rPr>
          <w:rFonts w:ascii="Arial" w:hAnsi="Arial" w:cs="Arial"/>
        </w:rPr>
      </w:pPr>
    </w:p>
    <w:p w14:paraId="0E736842" w14:textId="68C44055" w:rsidR="00C831B2" w:rsidRPr="00C831B2" w:rsidRDefault="00C831B2" w:rsidP="00C831B2">
      <w:pPr>
        <w:rPr>
          <w:rFonts w:ascii="Arial" w:hAnsi="Arial" w:cs="Arial"/>
        </w:rPr>
      </w:pPr>
    </w:p>
    <w:p w14:paraId="7091FD47" w14:textId="2BAE746C" w:rsidR="00C831B2" w:rsidRPr="00C831B2" w:rsidRDefault="00C831B2" w:rsidP="00C831B2">
      <w:pPr>
        <w:rPr>
          <w:rFonts w:ascii="Arial" w:hAnsi="Arial" w:cs="Arial"/>
        </w:rPr>
      </w:pPr>
    </w:p>
    <w:p w14:paraId="5EB50ECD" w14:textId="6305B7D2" w:rsidR="00C831B2" w:rsidRPr="00C831B2" w:rsidRDefault="00C831B2" w:rsidP="00C831B2">
      <w:pPr>
        <w:rPr>
          <w:rFonts w:ascii="Arial" w:hAnsi="Arial" w:cs="Arial"/>
        </w:rPr>
      </w:pPr>
    </w:p>
    <w:p w14:paraId="6D69DBF6" w14:textId="1128630F" w:rsidR="00C831B2" w:rsidRDefault="00C831B2" w:rsidP="00C831B2">
      <w:pPr>
        <w:rPr>
          <w:rFonts w:ascii="Arial" w:hAnsi="Arial" w:cs="Arial"/>
        </w:rPr>
      </w:pPr>
    </w:p>
    <w:p w14:paraId="556CDF22" w14:textId="4CB90D64" w:rsidR="00C831B2" w:rsidRDefault="00C831B2" w:rsidP="00C831B2">
      <w:pPr>
        <w:rPr>
          <w:rFonts w:ascii="Arial" w:hAnsi="Arial" w:cs="Arial"/>
        </w:rPr>
      </w:pPr>
    </w:p>
    <w:p w14:paraId="7243A0B3" w14:textId="62047F0D" w:rsidR="00C831B2" w:rsidRDefault="00C831B2" w:rsidP="00C831B2">
      <w:pPr>
        <w:tabs>
          <w:tab w:val="left" w:pos="1600"/>
        </w:tabs>
        <w:rPr>
          <w:rFonts w:ascii="Arial" w:hAnsi="Arial" w:cs="Arial"/>
        </w:rPr>
      </w:pPr>
      <w:r>
        <w:rPr>
          <w:rFonts w:ascii="Arial" w:hAnsi="Arial" w:cs="Arial"/>
        </w:rPr>
        <w:tab/>
      </w:r>
    </w:p>
    <w:p w14:paraId="618AEEE3" w14:textId="77777777" w:rsidR="00C831B2" w:rsidRPr="00C831B2" w:rsidRDefault="00C831B2" w:rsidP="00C831B2">
      <w:pPr>
        <w:tabs>
          <w:tab w:val="left" w:pos="1600"/>
        </w:tabs>
        <w:rPr>
          <w:rFonts w:ascii="Arial" w:hAnsi="Arial" w:cs="Arial"/>
        </w:rPr>
      </w:pPr>
    </w:p>
    <w:p w14:paraId="3EACD1DB" w14:textId="08B22BC4" w:rsidR="00797CDE" w:rsidRPr="00F7268C" w:rsidRDefault="00797CDE" w:rsidP="001E13AD">
      <w:pPr>
        <w:rPr>
          <w:rFonts w:ascii="Arial" w:hAnsi="Arial" w:cs="Arial"/>
        </w:rPr>
      </w:pPr>
    </w:p>
    <w:p w14:paraId="5945C4D6" w14:textId="649D37A2" w:rsidR="004F1D92" w:rsidRPr="00F7268C" w:rsidRDefault="004F1D92" w:rsidP="001E13AD">
      <w:pPr>
        <w:rPr>
          <w:rFonts w:ascii="Arial" w:hAnsi="Arial" w:cs="Arial"/>
        </w:rPr>
      </w:pPr>
    </w:p>
    <w:p w14:paraId="7E6C1F49" w14:textId="14F920C5" w:rsidR="004F1D92" w:rsidRPr="00F7268C" w:rsidRDefault="004F1D92" w:rsidP="001E13AD">
      <w:pPr>
        <w:rPr>
          <w:rFonts w:ascii="Arial" w:hAnsi="Arial" w:cs="Arial"/>
        </w:rPr>
      </w:pPr>
    </w:p>
    <w:p w14:paraId="346AD2C0" w14:textId="0123D789" w:rsidR="004F1D92" w:rsidRPr="00F7268C" w:rsidRDefault="004F1D92" w:rsidP="001E13AD">
      <w:pPr>
        <w:rPr>
          <w:rFonts w:ascii="Arial" w:hAnsi="Arial" w:cs="Arial"/>
        </w:rPr>
      </w:pPr>
    </w:p>
    <w:p w14:paraId="1DE07BDB" w14:textId="77777777" w:rsidR="001E13AD" w:rsidRPr="00F7268C" w:rsidRDefault="001E13AD" w:rsidP="001E13AD">
      <w:pPr>
        <w:rPr>
          <w:rFonts w:ascii="Arial" w:hAnsi="Arial" w:cs="Arial"/>
          <w:b/>
        </w:rPr>
      </w:pPr>
    </w:p>
    <w:p w14:paraId="13B551F3" w14:textId="51170752" w:rsidR="001E13AD" w:rsidRPr="00F7268C" w:rsidRDefault="001E13AD" w:rsidP="001E13AD">
      <w:pPr>
        <w:rPr>
          <w:rFonts w:ascii="Arial" w:hAnsi="Arial" w:cs="Arial"/>
        </w:rPr>
      </w:pPr>
      <w:r w:rsidRPr="00F7268C">
        <w:rPr>
          <w:rFonts w:ascii="Arial" w:hAnsi="Arial" w:cs="Arial"/>
        </w:rPr>
        <w:fldChar w:fldCharType="begin"/>
      </w:r>
      <w:r w:rsidRPr="00F7268C">
        <w:rPr>
          <w:rFonts w:ascii="Arial" w:hAnsi="Arial" w:cs="Arial"/>
        </w:rPr>
        <w:instrText xml:space="preserve"> ADDIN EN.REFLIST </w:instrText>
      </w:r>
      <w:r w:rsidRPr="00F7268C">
        <w:rPr>
          <w:rFonts w:ascii="Arial" w:hAnsi="Arial" w:cs="Arial"/>
        </w:rPr>
        <w:fldChar w:fldCharType="end"/>
      </w:r>
    </w:p>
    <w:p w14:paraId="65C9387A" w14:textId="77777777" w:rsidR="001E13AD" w:rsidRPr="00F7268C" w:rsidRDefault="001E13AD">
      <w:pPr>
        <w:rPr>
          <w:rFonts w:ascii="Arial" w:hAnsi="Arial" w:cs="Arial"/>
          <w:lang w:val="en-GB"/>
        </w:rPr>
      </w:pPr>
    </w:p>
    <w:sectPr w:rsidR="001E13AD" w:rsidRPr="00F7268C" w:rsidSect="008702A7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67E4EC" w14:textId="77777777" w:rsidR="00E85D88" w:rsidRDefault="00E85D88" w:rsidP="00D55980">
      <w:r>
        <w:separator/>
      </w:r>
    </w:p>
  </w:endnote>
  <w:endnote w:type="continuationSeparator" w:id="0">
    <w:p w14:paraId="5130152C" w14:textId="77777777" w:rsidR="00E85D88" w:rsidRDefault="00E85D88" w:rsidP="00D559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DE8792" w14:textId="77777777" w:rsidR="00E85D88" w:rsidRDefault="00E85D88" w:rsidP="00D55980">
      <w:r>
        <w:separator/>
      </w:r>
    </w:p>
  </w:footnote>
  <w:footnote w:type="continuationSeparator" w:id="0">
    <w:p w14:paraId="6DCEFF57" w14:textId="77777777" w:rsidR="00E85D88" w:rsidRDefault="00E85D88" w:rsidP="00D5598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EE0320"/>
    <w:multiLevelType w:val="hybridMultilevel"/>
    <w:tmpl w:val="03DC509E"/>
    <w:lvl w:ilvl="0" w:tplc="39A607F0">
      <w:start w:val="16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  <w:color w:val="auto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2D2292"/>
    <w:multiLevelType w:val="hybridMultilevel"/>
    <w:tmpl w:val="FA0E89EE"/>
    <w:lvl w:ilvl="0" w:tplc="E1CC08A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65A85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9B801D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E8BE7BC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AB0A101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A0D46EA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D15C5CF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BF0A55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31641E3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" w15:restartNumberingAfterBreak="0">
    <w:nsid w:val="10C33D7A"/>
    <w:multiLevelType w:val="hybridMultilevel"/>
    <w:tmpl w:val="74A4160C"/>
    <w:lvl w:ilvl="0" w:tplc="35EAE3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BAE20F5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60DA2A9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808B57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A14D52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F701A4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B82FE2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FF2ACB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458DB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150C28D8"/>
    <w:multiLevelType w:val="hybridMultilevel"/>
    <w:tmpl w:val="DEFAD4A0"/>
    <w:lvl w:ilvl="0" w:tplc="8B24777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23A4855"/>
    <w:multiLevelType w:val="hybridMultilevel"/>
    <w:tmpl w:val="3E0E1040"/>
    <w:lvl w:ilvl="0" w:tplc="D7B0FFB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889E820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22A593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448B09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F5E11C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82227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25B2820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4C44BE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2BBA02B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6DE07C3B"/>
    <w:multiLevelType w:val="hybridMultilevel"/>
    <w:tmpl w:val="80E431FA"/>
    <w:lvl w:ilvl="0" w:tplc="AA7AB6F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44A932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D5CF0B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3DA658B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C81427A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B30E925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9C07A6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80AA64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DC3A5A5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6" w15:restartNumberingAfterBreak="0">
    <w:nsid w:val="7D6735EE"/>
    <w:multiLevelType w:val="hybridMultilevel"/>
    <w:tmpl w:val="37B20968"/>
    <w:lvl w:ilvl="0" w:tplc="4A02B4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D8BC5212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D9E9C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4DF890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D20B7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C69254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19C4F6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5C2C803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D7C2AD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3"/>
  </w:num>
  <w:num w:numId="2">
    <w:abstractNumId w:val="5"/>
  </w:num>
  <w:num w:numId="3">
    <w:abstractNumId w:val="2"/>
  </w:num>
  <w:num w:numId="4">
    <w:abstractNumId w:val="1"/>
  </w:num>
  <w:num w:numId="5">
    <w:abstractNumId w:val="4"/>
  </w:num>
  <w:num w:numId="6">
    <w:abstractNumId w:val="6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13AD"/>
    <w:rsid w:val="000101DC"/>
    <w:rsid w:val="00056B22"/>
    <w:rsid w:val="00135D0D"/>
    <w:rsid w:val="001B4BC9"/>
    <w:rsid w:val="001E13AD"/>
    <w:rsid w:val="001E7B1A"/>
    <w:rsid w:val="002331C2"/>
    <w:rsid w:val="00241541"/>
    <w:rsid w:val="00270F72"/>
    <w:rsid w:val="00280BF7"/>
    <w:rsid w:val="00296157"/>
    <w:rsid w:val="002A1522"/>
    <w:rsid w:val="002A158D"/>
    <w:rsid w:val="00333F2F"/>
    <w:rsid w:val="003444AA"/>
    <w:rsid w:val="003E03C4"/>
    <w:rsid w:val="004D7A71"/>
    <w:rsid w:val="004F1D92"/>
    <w:rsid w:val="0050743A"/>
    <w:rsid w:val="005C7801"/>
    <w:rsid w:val="005F2315"/>
    <w:rsid w:val="005F4254"/>
    <w:rsid w:val="00614AF3"/>
    <w:rsid w:val="00627F65"/>
    <w:rsid w:val="0064024A"/>
    <w:rsid w:val="00661736"/>
    <w:rsid w:val="00680456"/>
    <w:rsid w:val="006844BE"/>
    <w:rsid w:val="006B4880"/>
    <w:rsid w:val="006E1AB9"/>
    <w:rsid w:val="007900E8"/>
    <w:rsid w:val="00797CDE"/>
    <w:rsid w:val="007B4FE4"/>
    <w:rsid w:val="007F0954"/>
    <w:rsid w:val="008312C1"/>
    <w:rsid w:val="008611E6"/>
    <w:rsid w:val="00866879"/>
    <w:rsid w:val="008702A7"/>
    <w:rsid w:val="00875BE6"/>
    <w:rsid w:val="008B16C2"/>
    <w:rsid w:val="008B2C6C"/>
    <w:rsid w:val="008B38BD"/>
    <w:rsid w:val="00915380"/>
    <w:rsid w:val="00923D25"/>
    <w:rsid w:val="00984111"/>
    <w:rsid w:val="00985753"/>
    <w:rsid w:val="009C58F8"/>
    <w:rsid w:val="00A877CF"/>
    <w:rsid w:val="00AB5520"/>
    <w:rsid w:val="00AC7CA7"/>
    <w:rsid w:val="00AE63C1"/>
    <w:rsid w:val="00B315B9"/>
    <w:rsid w:val="00B8237C"/>
    <w:rsid w:val="00BC4B23"/>
    <w:rsid w:val="00BE3325"/>
    <w:rsid w:val="00C01D84"/>
    <w:rsid w:val="00C03A1C"/>
    <w:rsid w:val="00C13129"/>
    <w:rsid w:val="00C40797"/>
    <w:rsid w:val="00C50A6C"/>
    <w:rsid w:val="00C71089"/>
    <w:rsid w:val="00C72E03"/>
    <w:rsid w:val="00C831B2"/>
    <w:rsid w:val="00CA4EE9"/>
    <w:rsid w:val="00D55980"/>
    <w:rsid w:val="00D6424D"/>
    <w:rsid w:val="00DC4C9C"/>
    <w:rsid w:val="00DD503F"/>
    <w:rsid w:val="00E15C1E"/>
    <w:rsid w:val="00E42AD1"/>
    <w:rsid w:val="00E85D88"/>
    <w:rsid w:val="00EA1D4C"/>
    <w:rsid w:val="00EB421C"/>
    <w:rsid w:val="00ED4E67"/>
    <w:rsid w:val="00F01137"/>
    <w:rsid w:val="00F23616"/>
    <w:rsid w:val="00F601F5"/>
    <w:rsid w:val="00F66D69"/>
    <w:rsid w:val="00F7268C"/>
    <w:rsid w:val="00F74776"/>
    <w:rsid w:val="00F9361C"/>
    <w:rsid w:val="00FB6BC6"/>
    <w:rsid w:val="00FD33DB"/>
    <w:rsid w:val="00FF65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72244AE"/>
  <w14:defaultImageDpi w14:val="32767"/>
  <w15:chartTrackingRefBased/>
  <w15:docId w15:val="{3C5C2DE9-61AE-5C4B-A6FA-60B4500774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1E13AD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nl-NL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1E13A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nl-NL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1E13A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nl-NL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1E13A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nl-NL"/>
    </w:rPr>
  </w:style>
  <w:style w:type="character" w:customStyle="1" w:styleId="Kop2Char">
    <w:name w:val="Kop 2 Char"/>
    <w:basedOn w:val="Standaardalinea-lettertype"/>
    <w:link w:val="Kop2"/>
    <w:uiPriority w:val="9"/>
    <w:rsid w:val="001E13A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nl-NL"/>
    </w:rPr>
  </w:style>
  <w:style w:type="character" w:customStyle="1" w:styleId="Kop3Char">
    <w:name w:val="Kop 3 Char"/>
    <w:basedOn w:val="Standaardalinea-lettertype"/>
    <w:link w:val="Kop3"/>
    <w:uiPriority w:val="9"/>
    <w:rsid w:val="001E13AD"/>
    <w:rPr>
      <w:rFonts w:asciiTheme="majorHAnsi" w:eastAsiaTheme="majorEastAsia" w:hAnsiTheme="majorHAnsi" w:cstheme="majorBidi"/>
      <w:color w:val="1F3763" w:themeColor="accent1" w:themeShade="7F"/>
      <w:lang w:val="nl-NL"/>
    </w:rPr>
  </w:style>
  <w:style w:type="paragraph" w:styleId="Titel">
    <w:name w:val="Title"/>
    <w:basedOn w:val="Standaard"/>
    <w:next w:val="Standaard"/>
    <w:link w:val="TitelChar"/>
    <w:uiPriority w:val="10"/>
    <w:qFormat/>
    <w:rsid w:val="001E13AD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nl-NL"/>
    </w:rPr>
  </w:style>
  <w:style w:type="character" w:customStyle="1" w:styleId="TitelChar">
    <w:name w:val="Titel Char"/>
    <w:basedOn w:val="Standaardalinea-lettertype"/>
    <w:link w:val="Titel"/>
    <w:uiPriority w:val="10"/>
    <w:rsid w:val="001E13AD"/>
    <w:rPr>
      <w:rFonts w:asciiTheme="majorHAnsi" w:eastAsiaTheme="majorEastAsia" w:hAnsiTheme="majorHAnsi" w:cstheme="majorBidi"/>
      <w:spacing w:val="-10"/>
      <w:kern w:val="28"/>
      <w:sz w:val="56"/>
      <w:szCs w:val="56"/>
      <w:lang w:val="nl-NL"/>
    </w:rPr>
  </w:style>
  <w:style w:type="character" w:styleId="Hyperlink">
    <w:name w:val="Hyperlink"/>
    <w:basedOn w:val="Standaardalinea-lettertype"/>
    <w:uiPriority w:val="99"/>
    <w:unhideWhenUsed/>
    <w:rsid w:val="001E13AD"/>
    <w:rPr>
      <w:color w:val="0563C1" w:themeColor="hyperlink"/>
      <w:u w:val="single"/>
    </w:rPr>
  </w:style>
  <w:style w:type="character" w:styleId="Onopgelostemelding">
    <w:name w:val="Unresolved Mention"/>
    <w:basedOn w:val="Standaardalinea-lettertype"/>
    <w:uiPriority w:val="99"/>
    <w:rsid w:val="001E13AD"/>
    <w:rPr>
      <w:color w:val="605E5C"/>
      <w:shd w:val="clear" w:color="auto" w:fill="E1DFDD"/>
    </w:rPr>
  </w:style>
  <w:style w:type="paragraph" w:styleId="Lijstalinea">
    <w:name w:val="List Paragraph"/>
    <w:basedOn w:val="Standaard"/>
    <w:uiPriority w:val="34"/>
    <w:qFormat/>
    <w:rsid w:val="001E13AD"/>
    <w:pPr>
      <w:ind w:left="720"/>
      <w:contextualSpacing/>
    </w:pPr>
    <w:rPr>
      <w:lang w:val="nl-NL"/>
    </w:rPr>
  </w:style>
  <w:style w:type="paragraph" w:styleId="Normaalweb">
    <w:name w:val="Normal (Web)"/>
    <w:basedOn w:val="Standaard"/>
    <w:uiPriority w:val="99"/>
    <w:rsid w:val="001E13AD"/>
    <w:pPr>
      <w:spacing w:after="120" w:line="312" w:lineRule="atLeast"/>
    </w:pPr>
    <w:rPr>
      <w:rFonts w:ascii="Times New Roman" w:eastAsia="Times New Roman" w:hAnsi="Times New Roman" w:cs="Times New Roman"/>
      <w:lang w:eastAsia="nl-NL"/>
    </w:rPr>
  </w:style>
  <w:style w:type="paragraph" w:styleId="Eindnoottekst">
    <w:name w:val="endnote text"/>
    <w:basedOn w:val="Standaard"/>
    <w:link w:val="EindnoottekstChar"/>
    <w:rsid w:val="001E13AD"/>
    <w:rPr>
      <w:rFonts w:ascii="Times New Roman" w:eastAsia="Times New Roman" w:hAnsi="Times New Roman" w:cs="Times New Roman"/>
      <w:sz w:val="20"/>
      <w:szCs w:val="20"/>
      <w:lang w:val="nl-NL" w:eastAsia="nl-NL"/>
    </w:rPr>
  </w:style>
  <w:style w:type="character" w:customStyle="1" w:styleId="EindnoottekstChar">
    <w:name w:val="Eindnoottekst Char"/>
    <w:basedOn w:val="Standaardalinea-lettertype"/>
    <w:link w:val="Eindnoottekst"/>
    <w:rsid w:val="001E13AD"/>
    <w:rPr>
      <w:rFonts w:ascii="Times New Roman" w:eastAsia="Times New Roman" w:hAnsi="Times New Roman" w:cs="Times New Roman"/>
      <w:sz w:val="20"/>
      <w:szCs w:val="20"/>
      <w:lang w:val="nl-NL" w:eastAsia="nl-NL"/>
    </w:rPr>
  </w:style>
  <w:style w:type="character" w:styleId="Eindnootmarkering">
    <w:name w:val="endnote reference"/>
    <w:rsid w:val="001E13AD"/>
    <w:rPr>
      <w:vertAlign w:val="superscript"/>
    </w:rPr>
  </w:style>
  <w:style w:type="paragraph" w:styleId="Geenafstand">
    <w:name w:val="No Spacing"/>
    <w:link w:val="GeenafstandChar"/>
    <w:uiPriority w:val="1"/>
    <w:qFormat/>
    <w:rsid w:val="001E13AD"/>
    <w:rPr>
      <w:rFonts w:eastAsiaTheme="minorEastAsia"/>
      <w:sz w:val="22"/>
      <w:szCs w:val="22"/>
      <w:lang w:eastAsia="zh-CN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1E13AD"/>
    <w:rPr>
      <w:rFonts w:eastAsiaTheme="minorEastAsia"/>
      <w:sz w:val="22"/>
      <w:szCs w:val="22"/>
      <w:lang w:eastAsia="zh-CN"/>
    </w:rPr>
  </w:style>
  <w:style w:type="paragraph" w:styleId="Koptekst">
    <w:name w:val="header"/>
    <w:basedOn w:val="Standaard"/>
    <w:link w:val="KoptekstChar"/>
    <w:uiPriority w:val="99"/>
    <w:unhideWhenUsed/>
    <w:rsid w:val="001E13AD"/>
    <w:pPr>
      <w:tabs>
        <w:tab w:val="center" w:pos="4536"/>
        <w:tab w:val="right" w:pos="9072"/>
      </w:tabs>
    </w:pPr>
    <w:rPr>
      <w:lang w:val="nl-NL"/>
    </w:rPr>
  </w:style>
  <w:style w:type="character" w:customStyle="1" w:styleId="KoptekstChar">
    <w:name w:val="Koptekst Char"/>
    <w:basedOn w:val="Standaardalinea-lettertype"/>
    <w:link w:val="Koptekst"/>
    <w:uiPriority w:val="99"/>
    <w:rsid w:val="001E13AD"/>
    <w:rPr>
      <w:lang w:val="nl-NL"/>
    </w:rPr>
  </w:style>
  <w:style w:type="paragraph" w:styleId="Voettekst">
    <w:name w:val="footer"/>
    <w:basedOn w:val="Standaard"/>
    <w:link w:val="VoettekstChar"/>
    <w:uiPriority w:val="99"/>
    <w:unhideWhenUsed/>
    <w:rsid w:val="001E13AD"/>
    <w:pPr>
      <w:tabs>
        <w:tab w:val="center" w:pos="4536"/>
        <w:tab w:val="right" w:pos="9072"/>
      </w:tabs>
    </w:pPr>
    <w:rPr>
      <w:lang w:val="nl-NL"/>
    </w:rPr>
  </w:style>
  <w:style w:type="character" w:customStyle="1" w:styleId="VoettekstChar">
    <w:name w:val="Voettekst Char"/>
    <w:basedOn w:val="Standaardalinea-lettertype"/>
    <w:link w:val="Voettekst"/>
    <w:uiPriority w:val="99"/>
    <w:rsid w:val="001E13AD"/>
    <w:rPr>
      <w:lang w:val="nl-NL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1E13AD"/>
    <w:rPr>
      <w:sz w:val="20"/>
      <w:szCs w:val="20"/>
      <w:lang w:val="nl-NL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1E13AD"/>
    <w:rPr>
      <w:sz w:val="20"/>
      <w:szCs w:val="20"/>
      <w:lang w:val="nl-NL"/>
    </w:rPr>
  </w:style>
  <w:style w:type="character" w:customStyle="1" w:styleId="CommentTextChar1">
    <w:name w:val="Comment Text Char1"/>
    <w:basedOn w:val="Standaardalinea-lettertype"/>
    <w:uiPriority w:val="99"/>
    <w:semiHidden/>
    <w:rsid w:val="001E13AD"/>
    <w:rPr>
      <w:sz w:val="20"/>
      <w:szCs w:val="20"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1E13AD"/>
    <w:rPr>
      <w:b/>
      <w:bCs/>
      <w:sz w:val="20"/>
      <w:szCs w:val="20"/>
      <w:lang w:val="nl-NL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1E13AD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1E13AD"/>
    <w:rPr>
      <w:b/>
      <w:bCs/>
      <w:sz w:val="20"/>
      <w:szCs w:val="20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1E13AD"/>
    <w:rPr>
      <w:rFonts w:ascii="Times New Roman" w:hAnsi="Times New Roman" w:cs="Times New Roman"/>
      <w:sz w:val="18"/>
      <w:szCs w:val="18"/>
      <w:lang w:val="nl-NL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1E13AD"/>
    <w:rPr>
      <w:rFonts w:ascii="Times New Roman" w:hAnsi="Times New Roman" w:cs="Times New Roman"/>
      <w:sz w:val="18"/>
      <w:szCs w:val="18"/>
      <w:lang w:val="nl-NL"/>
    </w:rPr>
  </w:style>
  <w:style w:type="character" w:customStyle="1" w:styleId="BalloonTextChar1">
    <w:name w:val="Balloon Text Char1"/>
    <w:basedOn w:val="Standaardalinea-lettertype"/>
    <w:uiPriority w:val="99"/>
    <w:semiHidden/>
    <w:rsid w:val="001E13AD"/>
    <w:rPr>
      <w:rFonts w:ascii="Times New Roman" w:hAnsi="Times New Roman" w:cs="Times New Roman"/>
      <w:sz w:val="18"/>
      <w:szCs w:val="18"/>
    </w:rPr>
  </w:style>
  <w:style w:type="paragraph" w:styleId="Inhopg1">
    <w:name w:val="toc 1"/>
    <w:basedOn w:val="Standaard"/>
    <w:next w:val="Standaard"/>
    <w:autoRedefine/>
    <w:uiPriority w:val="39"/>
    <w:unhideWhenUsed/>
    <w:rsid w:val="001E13AD"/>
    <w:pPr>
      <w:spacing w:after="100"/>
    </w:pPr>
    <w:rPr>
      <w:lang w:val="nl-NL"/>
    </w:rPr>
  </w:style>
  <w:style w:type="table" w:styleId="Tabelraster">
    <w:name w:val="Table Grid"/>
    <w:basedOn w:val="Standaardtabel"/>
    <w:uiPriority w:val="39"/>
    <w:rsid w:val="001E13AD"/>
    <w:rPr>
      <w:lang w:val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Onopgemaaktetabel3">
    <w:name w:val="Plain Table 3"/>
    <w:basedOn w:val="Standaardtabel"/>
    <w:uiPriority w:val="43"/>
    <w:rsid w:val="001E13AD"/>
    <w:rPr>
      <w:lang w:val="nl-NL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Rastertabel1licht">
    <w:name w:val="Grid Table 1 Light"/>
    <w:basedOn w:val="Standaardtabel"/>
    <w:uiPriority w:val="46"/>
    <w:rsid w:val="001E13AD"/>
    <w:rPr>
      <w:lang w:val="nl-NL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Rastertabel2">
    <w:name w:val="Grid Table 2"/>
    <w:basedOn w:val="Standaardtabel"/>
    <w:uiPriority w:val="47"/>
    <w:rsid w:val="001E13AD"/>
    <w:rPr>
      <w:lang w:val="nl-NL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Rastertabel1licht-Accent6">
    <w:name w:val="Grid Table 1 Light Accent 6"/>
    <w:basedOn w:val="Standaardtabel"/>
    <w:uiPriority w:val="46"/>
    <w:rsid w:val="001E13AD"/>
    <w:rPr>
      <w:lang w:val="nl-NL"/>
    </w:r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Rastertabel2-Accent3">
    <w:name w:val="Grid Table 2 Accent 3"/>
    <w:basedOn w:val="Standaardtabel"/>
    <w:uiPriority w:val="47"/>
    <w:rsid w:val="001E13AD"/>
    <w:rPr>
      <w:lang w:val="nl-NL"/>
    </w:r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Rastertabel3-Accent3">
    <w:name w:val="Grid Table 3 Accent 3"/>
    <w:basedOn w:val="Standaardtabel"/>
    <w:uiPriority w:val="48"/>
    <w:rsid w:val="001E13AD"/>
    <w:rPr>
      <w:lang w:val="nl-NL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Rastertabel5donker">
    <w:name w:val="Grid Table 5 Dark"/>
    <w:basedOn w:val="Standaardtabel"/>
    <w:uiPriority w:val="50"/>
    <w:rsid w:val="001E13AD"/>
    <w:rPr>
      <w:lang w:val="nl-NL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Rastertabel5donker-Accent3">
    <w:name w:val="Grid Table 5 Dark Accent 3"/>
    <w:basedOn w:val="Standaardtabel"/>
    <w:uiPriority w:val="50"/>
    <w:rsid w:val="001E13AD"/>
    <w:rPr>
      <w:lang w:val="nl-NL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Rastertabel4">
    <w:name w:val="Grid Table 4"/>
    <w:basedOn w:val="Standaardtabel"/>
    <w:uiPriority w:val="49"/>
    <w:rsid w:val="001E13AD"/>
    <w:rPr>
      <w:lang w:val="nl-NL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Rastertabel4-Accent3">
    <w:name w:val="Grid Table 4 Accent 3"/>
    <w:basedOn w:val="Standaardtabel"/>
    <w:uiPriority w:val="49"/>
    <w:rsid w:val="001E13AD"/>
    <w:rPr>
      <w:lang w:val="nl-NL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Rastertabel5donker-Accent5">
    <w:name w:val="Grid Table 5 Dark Accent 5"/>
    <w:basedOn w:val="Standaardtabel"/>
    <w:uiPriority w:val="50"/>
    <w:rsid w:val="001E13AD"/>
    <w:rPr>
      <w:lang w:val="nl-NL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5"/>
      </w:tcPr>
    </w:tblStylePr>
    <w:tblStylePr w:type="band1Vert">
      <w:tblPr/>
      <w:tcPr>
        <w:shd w:val="clear" w:color="auto" w:fill="BDD6EE" w:themeFill="accent5" w:themeFillTint="66"/>
      </w:tcPr>
    </w:tblStylePr>
    <w:tblStylePr w:type="band1Horz">
      <w:tblPr/>
      <w:tcPr>
        <w:shd w:val="clear" w:color="auto" w:fill="BDD6EE" w:themeFill="accent5" w:themeFillTint="66"/>
      </w:tcPr>
    </w:tblStylePr>
  </w:style>
  <w:style w:type="character" w:styleId="Verwijzingopmerking">
    <w:name w:val="annotation reference"/>
    <w:basedOn w:val="Standaardalinea-lettertype"/>
    <w:uiPriority w:val="99"/>
    <w:semiHidden/>
    <w:unhideWhenUsed/>
    <w:rsid w:val="001E13AD"/>
    <w:rPr>
      <w:sz w:val="16"/>
      <w:szCs w:val="16"/>
    </w:rPr>
  </w:style>
  <w:style w:type="paragraph" w:customStyle="1" w:styleId="EndNoteBibliographyTitle">
    <w:name w:val="EndNote Bibliography Title"/>
    <w:basedOn w:val="Standaard"/>
    <w:link w:val="EndNoteBibliographyTitleChar"/>
    <w:rsid w:val="001E13AD"/>
    <w:pPr>
      <w:framePr w:hSpace="180" w:wrap="around" w:hAnchor="margin" w:xAlign="center" w:y="-144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1E13AD"/>
    <w:rPr>
      <w:rFonts w:ascii="Calibri" w:hAnsi="Calibri" w:cs="Calibri"/>
    </w:rPr>
  </w:style>
  <w:style w:type="paragraph" w:customStyle="1" w:styleId="EndNoteBibliography">
    <w:name w:val="EndNote Bibliography"/>
    <w:basedOn w:val="Standaard"/>
    <w:link w:val="EndNoteBibliographyChar"/>
    <w:rsid w:val="001E13AD"/>
    <w:pPr>
      <w:framePr w:hSpace="180" w:wrap="around" w:hAnchor="margin" w:xAlign="center" w:y="-1440"/>
    </w:pPr>
    <w:rPr>
      <w:rFonts w:ascii="Calibri" w:hAnsi="Calibri" w:cs="Calibri"/>
    </w:rPr>
  </w:style>
  <w:style w:type="character" w:customStyle="1" w:styleId="EndNoteBibliographyChar">
    <w:name w:val="EndNote Bibliography Char"/>
    <w:basedOn w:val="Standaardalinea-lettertype"/>
    <w:link w:val="EndNoteBibliography"/>
    <w:rsid w:val="001E13AD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7006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569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image" Target="media/image4.emf"/><Relationship Id="rId18" Type="http://schemas.openxmlformats.org/officeDocument/2006/relationships/image" Target="media/image9.em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image" Target="media/image8.emf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20" Type="http://schemas.openxmlformats.org/officeDocument/2006/relationships/image" Target="media/image11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10" Type="http://schemas.openxmlformats.org/officeDocument/2006/relationships/image" Target="media/image1.emf"/><Relationship Id="rId19" Type="http://schemas.openxmlformats.org/officeDocument/2006/relationships/image" Target="media/image10.emf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image" Target="media/image5.emf"/><Relationship Id="rId22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robwichers\Desktop\Work\ASS_postdoc\Paper\Results\ROB_ax\ROB2_IRPG_beta_v8_ASD_CBT_nacheck.xlsm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\\Users\robwichers\Desktop\Work\ASS_postdoc\Paper\Results\ROB_ax\ROB2_IRPG_beta_v8_ASD_SST_nacheck.xlsm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nl-NL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As percentage</a:t>
            </a:r>
            <a:r>
              <a:rPr lang="en-GB" baseline="0"/>
              <a:t> (intention-to-treat)</a:t>
            </a:r>
            <a:endParaRPr lang="en-GB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nl-NL"/>
        </a:p>
      </c:txPr>
    </c:title>
    <c:autoTitleDeleted val="0"/>
    <c:plotArea>
      <c:layout/>
      <c:barChart>
        <c:barDir val="bar"/>
        <c:grouping val="stacked"/>
        <c:varyColors val="0"/>
        <c:ser>
          <c:idx val="0"/>
          <c:order val="0"/>
          <c:tx>
            <c:v>Low risk</c:v>
          </c:tx>
          <c:spPr>
            <a:solidFill>
              <a:srgbClr val="92D050"/>
            </a:solidFill>
            <a:ln>
              <a:noFill/>
            </a:ln>
            <a:effectLst/>
          </c:spPr>
          <c:invertIfNegative val="0"/>
          <c:cat>
            <c:strRef>
              <c:f>Summary!$AB$1:$AG$1</c:f>
              <c:strCache>
                <c:ptCount val="6"/>
                <c:pt idx="0">
                  <c:v>Randomization process</c:v>
                </c:pt>
                <c:pt idx="1">
                  <c:v>Deviations from intended interventions</c:v>
                </c:pt>
                <c:pt idx="2">
                  <c:v>Mising outcome data</c:v>
                </c:pt>
                <c:pt idx="3">
                  <c:v>Measurement of the outcome</c:v>
                </c:pt>
                <c:pt idx="4">
                  <c:v>Selection of the reported result</c:v>
                </c:pt>
                <c:pt idx="5">
                  <c:v>Overall Bias</c:v>
                </c:pt>
              </c:strCache>
            </c:strRef>
          </c:cat>
          <c:val>
            <c:numRef>
              <c:f>Summary!$AB$4:$AG$4</c:f>
              <c:numCache>
                <c:formatCode>General</c:formatCode>
                <c:ptCount val="6"/>
                <c:pt idx="0">
                  <c:v>82.1</c:v>
                </c:pt>
                <c:pt idx="1">
                  <c:v>53.6</c:v>
                </c:pt>
                <c:pt idx="2">
                  <c:v>64.3</c:v>
                </c:pt>
                <c:pt idx="3">
                  <c:v>50</c:v>
                </c:pt>
                <c:pt idx="4">
                  <c:v>57.1</c:v>
                </c:pt>
                <c:pt idx="5">
                  <c:v>10.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252-D043-B2BF-2BF5F3A35B81}"/>
            </c:ext>
          </c:extLst>
        </c:ser>
        <c:ser>
          <c:idx val="1"/>
          <c:order val="1"/>
          <c:tx>
            <c:v>Some concerns</c:v>
          </c:tx>
          <c:spPr>
            <a:solidFill>
              <a:srgbClr val="FFFF00"/>
            </a:solidFill>
            <a:ln>
              <a:noFill/>
            </a:ln>
            <a:effectLst/>
          </c:spPr>
          <c:invertIfNegative val="0"/>
          <c:cat>
            <c:strRef>
              <c:f>Summary!$AB$1:$AG$1</c:f>
              <c:strCache>
                <c:ptCount val="6"/>
                <c:pt idx="0">
                  <c:v>Randomization process</c:v>
                </c:pt>
                <c:pt idx="1">
                  <c:v>Deviations from intended interventions</c:v>
                </c:pt>
                <c:pt idx="2">
                  <c:v>Mising outcome data</c:v>
                </c:pt>
                <c:pt idx="3">
                  <c:v>Measurement of the outcome</c:v>
                </c:pt>
                <c:pt idx="4">
                  <c:v>Selection of the reported result</c:v>
                </c:pt>
                <c:pt idx="5">
                  <c:v>Overall Bias</c:v>
                </c:pt>
              </c:strCache>
            </c:strRef>
          </c:cat>
          <c:val>
            <c:numRef>
              <c:f>Summary!$AB$5:$AG$5</c:f>
              <c:numCache>
                <c:formatCode>General</c:formatCode>
                <c:ptCount val="6"/>
                <c:pt idx="0">
                  <c:v>17.899999999999999</c:v>
                </c:pt>
                <c:pt idx="1">
                  <c:v>35.700000000000003</c:v>
                </c:pt>
                <c:pt idx="2">
                  <c:v>3.6</c:v>
                </c:pt>
                <c:pt idx="3">
                  <c:v>32.1</c:v>
                </c:pt>
                <c:pt idx="4">
                  <c:v>39.299999999999997</c:v>
                </c:pt>
                <c:pt idx="5">
                  <c:v>53.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5252-D043-B2BF-2BF5F3A35B81}"/>
            </c:ext>
          </c:extLst>
        </c:ser>
        <c:ser>
          <c:idx val="2"/>
          <c:order val="2"/>
          <c:tx>
            <c:v>High risk</c:v>
          </c:tx>
          <c:spPr>
            <a:solidFill>
              <a:srgbClr val="FF0000"/>
            </a:solidFill>
            <a:ln>
              <a:noFill/>
            </a:ln>
            <a:effectLst/>
          </c:spPr>
          <c:invertIfNegative val="0"/>
          <c:cat>
            <c:strRef>
              <c:f>Summary!$AB$1:$AG$1</c:f>
              <c:strCache>
                <c:ptCount val="6"/>
                <c:pt idx="0">
                  <c:v>Randomization process</c:v>
                </c:pt>
                <c:pt idx="1">
                  <c:v>Deviations from intended interventions</c:v>
                </c:pt>
                <c:pt idx="2">
                  <c:v>Mising outcome data</c:v>
                </c:pt>
                <c:pt idx="3">
                  <c:v>Measurement of the outcome</c:v>
                </c:pt>
                <c:pt idx="4">
                  <c:v>Selection of the reported result</c:v>
                </c:pt>
                <c:pt idx="5">
                  <c:v>Overall Bias</c:v>
                </c:pt>
              </c:strCache>
            </c:strRef>
          </c:cat>
          <c:val>
            <c:numRef>
              <c:f>Summary!$AB$6:$AG$6</c:f>
              <c:numCache>
                <c:formatCode>General</c:formatCode>
                <c:ptCount val="6"/>
                <c:pt idx="0">
                  <c:v>0</c:v>
                </c:pt>
                <c:pt idx="1">
                  <c:v>10.7</c:v>
                </c:pt>
                <c:pt idx="2">
                  <c:v>32.1</c:v>
                </c:pt>
                <c:pt idx="3">
                  <c:v>17.899999999999999</c:v>
                </c:pt>
                <c:pt idx="4">
                  <c:v>3.6</c:v>
                </c:pt>
                <c:pt idx="5">
                  <c:v>35.7000000000000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252-D043-B2BF-2BF5F3A35B8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553782360"/>
        <c:axId val="553781704"/>
      </c:barChart>
      <c:catAx>
        <c:axId val="5537823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nl-NL"/>
          </a:p>
        </c:txPr>
        <c:crossAx val="553781704"/>
        <c:crosses val="autoZero"/>
        <c:auto val="1"/>
        <c:lblAlgn val="ctr"/>
        <c:lblOffset val="100"/>
        <c:noMultiLvlLbl val="0"/>
      </c:catAx>
      <c:valAx>
        <c:axId val="553781704"/>
        <c:scaling>
          <c:orientation val="minMax"/>
          <c:max val="100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nl-NL"/>
          </a:p>
        </c:txPr>
        <c:crossAx val="55378236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nl-NL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nl-NL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nl-NL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As percentage</a:t>
            </a:r>
            <a:r>
              <a:rPr lang="en-GB" baseline="0"/>
              <a:t> (intention-to-treat)</a:t>
            </a:r>
            <a:endParaRPr lang="en-GB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nl-NL"/>
        </a:p>
      </c:txPr>
    </c:title>
    <c:autoTitleDeleted val="0"/>
    <c:plotArea>
      <c:layout/>
      <c:barChart>
        <c:barDir val="bar"/>
        <c:grouping val="stacked"/>
        <c:varyColors val="0"/>
        <c:ser>
          <c:idx val="0"/>
          <c:order val="0"/>
          <c:tx>
            <c:v>Low risk</c:v>
          </c:tx>
          <c:spPr>
            <a:solidFill>
              <a:srgbClr val="92D050"/>
            </a:solidFill>
            <a:ln>
              <a:noFill/>
            </a:ln>
            <a:effectLst/>
          </c:spPr>
          <c:invertIfNegative val="0"/>
          <c:cat>
            <c:strRef>
              <c:f>[ROB2_IRPG_beta_v8_ASD_SST_nacheck.xlsm]Summary!$AB$1:$AG$1</c:f>
              <c:strCache>
                <c:ptCount val="6"/>
                <c:pt idx="0">
                  <c:v>Randomization process</c:v>
                </c:pt>
                <c:pt idx="1">
                  <c:v>Deviations from intended interventions</c:v>
                </c:pt>
                <c:pt idx="2">
                  <c:v>Mising outcome data</c:v>
                </c:pt>
                <c:pt idx="3">
                  <c:v>Measurement of the outcome</c:v>
                </c:pt>
                <c:pt idx="4">
                  <c:v>Selection of the reported result</c:v>
                </c:pt>
                <c:pt idx="5">
                  <c:v>Overall Bias</c:v>
                </c:pt>
              </c:strCache>
            </c:strRef>
          </c:cat>
          <c:val>
            <c:numRef>
              <c:f>[ROB2_IRPG_beta_v8_ASD_SST_nacheck.xlsm]Summary!$AB$4:$AG$4</c:f>
              <c:numCache>
                <c:formatCode>General</c:formatCode>
                <c:ptCount val="6"/>
                <c:pt idx="0">
                  <c:v>100</c:v>
                </c:pt>
                <c:pt idx="1">
                  <c:v>36.4</c:v>
                </c:pt>
                <c:pt idx="2">
                  <c:v>27.3</c:v>
                </c:pt>
                <c:pt idx="3">
                  <c:v>9.1</c:v>
                </c:pt>
                <c:pt idx="4">
                  <c:v>81.8</c:v>
                </c:pt>
                <c:pt idx="5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B1C-FC42-BD41-42E513903F3E}"/>
            </c:ext>
          </c:extLst>
        </c:ser>
        <c:ser>
          <c:idx val="1"/>
          <c:order val="1"/>
          <c:tx>
            <c:v>Some concerns</c:v>
          </c:tx>
          <c:spPr>
            <a:solidFill>
              <a:srgbClr val="FFFF00"/>
            </a:solidFill>
            <a:ln>
              <a:noFill/>
            </a:ln>
            <a:effectLst/>
          </c:spPr>
          <c:invertIfNegative val="0"/>
          <c:cat>
            <c:strRef>
              <c:f>[ROB2_IRPG_beta_v8_ASD_SST_nacheck.xlsm]Summary!$AB$1:$AG$1</c:f>
              <c:strCache>
                <c:ptCount val="6"/>
                <c:pt idx="0">
                  <c:v>Randomization process</c:v>
                </c:pt>
                <c:pt idx="1">
                  <c:v>Deviations from intended interventions</c:v>
                </c:pt>
                <c:pt idx="2">
                  <c:v>Mising outcome data</c:v>
                </c:pt>
                <c:pt idx="3">
                  <c:v>Measurement of the outcome</c:v>
                </c:pt>
                <c:pt idx="4">
                  <c:v>Selection of the reported result</c:v>
                </c:pt>
                <c:pt idx="5">
                  <c:v>Overall Bias</c:v>
                </c:pt>
              </c:strCache>
            </c:strRef>
          </c:cat>
          <c:val>
            <c:numRef>
              <c:f>[ROB2_IRPG_beta_v8_ASD_SST_nacheck.xlsm]Summary!$AB$5:$AG$5</c:f>
              <c:numCache>
                <c:formatCode>General</c:formatCode>
                <c:ptCount val="6"/>
                <c:pt idx="0">
                  <c:v>0</c:v>
                </c:pt>
                <c:pt idx="1">
                  <c:v>54.5</c:v>
                </c:pt>
                <c:pt idx="2">
                  <c:v>9.1</c:v>
                </c:pt>
                <c:pt idx="3">
                  <c:v>0</c:v>
                </c:pt>
                <c:pt idx="4">
                  <c:v>18.2</c:v>
                </c:pt>
                <c:pt idx="5">
                  <c:v>18.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B1C-FC42-BD41-42E513903F3E}"/>
            </c:ext>
          </c:extLst>
        </c:ser>
        <c:ser>
          <c:idx val="2"/>
          <c:order val="2"/>
          <c:tx>
            <c:v>High risk</c:v>
          </c:tx>
          <c:spPr>
            <a:solidFill>
              <a:srgbClr val="FF0000"/>
            </a:solidFill>
            <a:ln>
              <a:noFill/>
            </a:ln>
            <a:effectLst/>
          </c:spPr>
          <c:invertIfNegative val="0"/>
          <c:cat>
            <c:strRef>
              <c:f>[ROB2_IRPG_beta_v8_ASD_SST_nacheck.xlsm]Summary!$AB$1:$AG$1</c:f>
              <c:strCache>
                <c:ptCount val="6"/>
                <c:pt idx="0">
                  <c:v>Randomization process</c:v>
                </c:pt>
                <c:pt idx="1">
                  <c:v>Deviations from intended interventions</c:v>
                </c:pt>
                <c:pt idx="2">
                  <c:v>Mising outcome data</c:v>
                </c:pt>
                <c:pt idx="3">
                  <c:v>Measurement of the outcome</c:v>
                </c:pt>
                <c:pt idx="4">
                  <c:v>Selection of the reported result</c:v>
                </c:pt>
                <c:pt idx="5">
                  <c:v>Overall Bias</c:v>
                </c:pt>
              </c:strCache>
            </c:strRef>
          </c:cat>
          <c:val>
            <c:numRef>
              <c:f>[ROB2_IRPG_beta_v8_ASD_SST_nacheck.xlsm]Summary!$AB$6:$AG$6</c:f>
              <c:numCache>
                <c:formatCode>General</c:formatCode>
                <c:ptCount val="6"/>
                <c:pt idx="0">
                  <c:v>0</c:v>
                </c:pt>
                <c:pt idx="1">
                  <c:v>9.1</c:v>
                </c:pt>
                <c:pt idx="2">
                  <c:v>63.6</c:v>
                </c:pt>
                <c:pt idx="3">
                  <c:v>90.9</c:v>
                </c:pt>
                <c:pt idx="4">
                  <c:v>0</c:v>
                </c:pt>
                <c:pt idx="5">
                  <c:v>81.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B1C-FC42-BD41-42E513903F3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553782360"/>
        <c:axId val="553781704"/>
      </c:barChart>
      <c:catAx>
        <c:axId val="5537823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nl-NL"/>
          </a:p>
        </c:txPr>
        <c:crossAx val="553781704"/>
        <c:crosses val="autoZero"/>
        <c:auto val="1"/>
        <c:lblAlgn val="ctr"/>
        <c:lblOffset val="100"/>
        <c:noMultiLvlLbl val="0"/>
      </c:catAx>
      <c:valAx>
        <c:axId val="553781704"/>
        <c:scaling>
          <c:orientation val="minMax"/>
          <c:max val="100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nl-NL"/>
          </a:p>
        </c:txPr>
        <c:crossAx val="55378236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nl-NL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nl-NL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AD3D92-C581-4AC0-B299-E7A20F7CE8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0</Pages>
  <Words>3944</Words>
  <Characters>21698</Characters>
  <Application>Microsoft Office Word</Application>
  <DocSecurity>0</DocSecurity>
  <Lines>180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chers, Rob</dc:creator>
  <cp:keywords/>
  <dc:description/>
  <cp:lastModifiedBy>Rob Wichers</cp:lastModifiedBy>
  <cp:revision>9</cp:revision>
  <dcterms:created xsi:type="dcterms:W3CDTF">2022-08-24T13:26:00Z</dcterms:created>
  <dcterms:modified xsi:type="dcterms:W3CDTF">2022-09-09T15:37:00Z</dcterms:modified>
</cp:coreProperties>
</file>